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20258657" w:rsidR="003516D2" w:rsidRPr="003516D2" w:rsidRDefault="003516D2" w:rsidP="005425A0">
      <w:pPr>
        <w:jc w:val="center"/>
        <w:rPr>
          <w:b/>
          <w:sz w:val="30"/>
          <w:szCs w:val="30"/>
        </w:rPr>
      </w:pPr>
      <w:r>
        <w:rPr>
          <w:b/>
          <w:sz w:val="30"/>
          <w:szCs w:val="30"/>
        </w:rPr>
        <w:t xml:space="preserve">Version: </w:t>
      </w:r>
      <w:r w:rsidR="000D181C">
        <w:rPr>
          <w:b/>
          <w:sz w:val="30"/>
          <w:szCs w:val="30"/>
        </w:rPr>
        <w:t>10</w:t>
      </w:r>
      <w:r w:rsidRPr="003516D2">
        <w:rPr>
          <w:b/>
          <w:sz w:val="30"/>
          <w:szCs w:val="30"/>
          <w:vertAlign w:val="superscript"/>
        </w:rPr>
        <w:t>th</w:t>
      </w:r>
      <w:r>
        <w:rPr>
          <w:b/>
          <w:sz w:val="30"/>
          <w:szCs w:val="30"/>
        </w:rPr>
        <w:t xml:space="preserve"> August 2017</w:t>
      </w:r>
    </w:p>
    <w:p w14:paraId="5C95EA61" w14:textId="405CD57F" w:rsidR="00EC144A" w:rsidRDefault="00EC144A" w:rsidP="00B63972">
      <w:pPr>
        <w:jc w:val="both"/>
      </w:pPr>
      <w:r>
        <w:br w:type="page"/>
      </w:r>
    </w:p>
    <w:p w14:paraId="5351FDF2" w14:textId="606A8AC7" w:rsidR="00EC144A" w:rsidRDefault="00EC144A" w:rsidP="00B63972">
      <w:pPr>
        <w:jc w:val="both"/>
        <w:rPr>
          <w:b/>
          <w:sz w:val="28"/>
          <w:szCs w:val="28"/>
        </w:rPr>
      </w:pPr>
      <w:r w:rsidRPr="00EC144A">
        <w:rPr>
          <w:b/>
          <w:sz w:val="28"/>
          <w:szCs w:val="28"/>
        </w:rPr>
        <w:lastRenderedPageBreak/>
        <w:t>Introduction</w:t>
      </w:r>
    </w:p>
    <w:p w14:paraId="154299F3" w14:textId="77777777" w:rsidR="00086B52" w:rsidRPr="00954845" w:rsidRDefault="00086B52" w:rsidP="00B63972">
      <w:pPr>
        <w:jc w:val="both"/>
        <w:rPr>
          <w:b/>
          <w:sz w:val="28"/>
          <w:szCs w:val="28"/>
        </w:rPr>
      </w:pPr>
    </w:p>
    <w:p w14:paraId="0B88027C" w14:textId="3B36B899" w:rsidR="00EC144A" w:rsidRDefault="00EC144A" w:rsidP="00B63972">
      <w:pPr>
        <w:jc w:val="both"/>
      </w:pPr>
      <w:r>
        <w:t>High Impact Weather (HIWeather),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0FB4C79C" w14:textId="2A823651" w:rsidR="00187BD2" w:rsidRDefault="00187BD2" w:rsidP="00B63972">
      <w:pPr>
        <w:jc w:val="both"/>
        <w:rPr>
          <w:b/>
          <w:sz w:val="28"/>
          <w:szCs w:val="28"/>
        </w:rPr>
      </w:pPr>
      <w:r>
        <w:rPr>
          <w:b/>
          <w:sz w:val="28"/>
          <w:szCs w:val="28"/>
        </w:rPr>
        <w:t>Structure</w:t>
      </w:r>
    </w:p>
    <w:p w14:paraId="52F67B62" w14:textId="6D4BCFCE" w:rsidR="00B118B2" w:rsidRDefault="003C27C6" w:rsidP="003C27C6">
      <w:pPr>
        <w:jc w:val="both"/>
      </w:pPr>
      <w:r>
        <w:t xml:space="preserve">The report will outline a series of health aspects relevant to each of the 5 HIWeather Focus areas as follows: </w:t>
      </w:r>
    </w:p>
    <w:p w14:paraId="3513C62B" w14:textId="77777777" w:rsidR="00AC36DC" w:rsidRDefault="00AC36DC" w:rsidP="00B63972">
      <w:pPr>
        <w:jc w:val="both"/>
      </w:pPr>
    </w:p>
    <w:tbl>
      <w:tblPr>
        <w:tblStyle w:val="TableGrid"/>
        <w:tblW w:w="0" w:type="auto"/>
        <w:tblInd w:w="720" w:type="dxa"/>
        <w:tblLook w:val="04A0" w:firstRow="1" w:lastRow="0" w:firstColumn="1" w:lastColumn="0" w:noHBand="0" w:noVBand="1"/>
      </w:tblPr>
      <w:tblGrid>
        <w:gridCol w:w="2365"/>
        <w:gridCol w:w="6151"/>
      </w:tblGrid>
      <w:tr w:rsidR="003C27C6" w:rsidRPr="00807024" w14:paraId="054F7337" w14:textId="2FD421EF" w:rsidTr="003C27C6">
        <w:trPr>
          <w:trHeight w:val="770"/>
        </w:trPr>
        <w:tc>
          <w:tcPr>
            <w:tcW w:w="2365" w:type="dxa"/>
          </w:tcPr>
          <w:p w14:paraId="6C86AAB3" w14:textId="13594E18" w:rsidR="003C27C6" w:rsidRPr="00807024" w:rsidRDefault="003C27C6" w:rsidP="003C27C6">
            <w:pPr>
              <w:jc w:val="both"/>
            </w:pPr>
            <w:r>
              <w:t xml:space="preserve">HIWeather Focus Areas </w:t>
            </w:r>
          </w:p>
        </w:tc>
        <w:tc>
          <w:tcPr>
            <w:tcW w:w="6151" w:type="dxa"/>
          </w:tcPr>
          <w:p w14:paraId="7826A4AA" w14:textId="4F4380D5" w:rsidR="003C27C6" w:rsidRPr="00807024" w:rsidRDefault="003C27C6" w:rsidP="003C27C6">
            <w:pPr>
              <w:pStyle w:val="ListParagraph"/>
              <w:jc w:val="both"/>
            </w:pPr>
            <w:r>
              <w:t xml:space="preserve">Areas of Health Linkages to be outlined for each Focus Area  </w:t>
            </w:r>
          </w:p>
        </w:tc>
      </w:tr>
      <w:tr w:rsidR="003C27C6" w:rsidRPr="00807024" w14:paraId="3A1DFB05" w14:textId="77777777" w:rsidTr="00DE4084">
        <w:trPr>
          <w:trHeight w:val="983"/>
        </w:trPr>
        <w:tc>
          <w:tcPr>
            <w:tcW w:w="2365" w:type="dxa"/>
          </w:tcPr>
          <w:p w14:paraId="4C4BC395" w14:textId="77777777" w:rsidR="003C27C6" w:rsidRPr="00807024" w:rsidRDefault="003C27C6" w:rsidP="003C27C6">
            <w:pPr>
              <w:pStyle w:val="ListParagraph"/>
              <w:numPr>
                <w:ilvl w:val="0"/>
                <w:numId w:val="8"/>
              </w:numPr>
              <w:ind w:left="414" w:hanging="283"/>
              <w:jc w:val="both"/>
            </w:pPr>
            <w:r w:rsidRPr="00807024">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807024">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commentRangeStart w:id="1"/>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commentRangeEnd w:id="1"/>
            <w:r w:rsidR="00E02999">
              <w:rPr>
                <w:rStyle w:val="CommentReference"/>
              </w:rPr>
              <w:commentReference w:id="1"/>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77777777" w:rsidR="003C27C6" w:rsidRPr="00807024" w:rsidRDefault="003C27C6" w:rsidP="003C27C6">
            <w:pPr>
              <w:pStyle w:val="ListParagraph"/>
              <w:ind w:left="317"/>
              <w:jc w:val="both"/>
            </w:pPr>
          </w:p>
        </w:tc>
      </w:tr>
    </w:tbl>
    <w:p w14:paraId="267C8665" w14:textId="77777777" w:rsidR="00E42125" w:rsidRDefault="00E42125" w:rsidP="00B63972">
      <w:pPr>
        <w:jc w:val="both"/>
        <w:rPr>
          <w:b/>
          <w:sz w:val="28"/>
          <w:szCs w:val="28"/>
        </w:rPr>
      </w:pPr>
    </w:p>
    <w:p w14:paraId="65240020" w14:textId="77777777" w:rsidR="00E42125" w:rsidRDefault="00E42125" w:rsidP="00B63972">
      <w:pPr>
        <w:jc w:val="both"/>
        <w:rPr>
          <w:b/>
          <w:sz w:val="28"/>
          <w:szCs w:val="28"/>
        </w:rPr>
      </w:pPr>
    </w:p>
    <w:p w14:paraId="2A022388" w14:textId="0F1C2755" w:rsidR="008B5BFE" w:rsidRDefault="008B5BFE" w:rsidP="00B63972">
      <w:pPr>
        <w:jc w:val="both"/>
        <w:rPr>
          <w:b/>
          <w:sz w:val="28"/>
          <w:szCs w:val="28"/>
        </w:rPr>
      </w:pPr>
      <w:commentRangeStart w:id="2"/>
      <w:r w:rsidRPr="00E42125">
        <w:rPr>
          <w:b/>
          <w:sz w:val="28"/>
          <w:szCs w:val="28"/>
        </w:rPr>
        <w:lastRenderedPageBreak/>
        <w:t>Decision-making processes in disaster action plans</w:t>
      </w:r>
      <w:commentRangeEnd w:id="2"/>
      <w:r w:rsidR="00220510">
        <w:rPr>
          <w:rStyle w:val="CommentReference"/>
        </w:rPr>
        <w:commentReference w:id="2"/>
      </w:r>
    </w:p>
    <w:p w14:paraId="5E04FE4C" w14:textId="77777777" w:rsidR="00086B52" w:rsidRDefault="00086B52" w:rsidP="00B63972">
      <w:pPr>
        <w:jc w:val="both"/>
        <w:rPr>
          <w:b/>
          <w:sz w:val="28"/>
          <w:szCs w:val="28"/>
        </w:rPr>
      </w:pPr>
    </w:p>
    <w:p w14:paraId="4E46DD25" w14:textId="3718CCCB" w:rsidR="00171048" w:rsidRPr="00086B52" w:rsidRDefault="00086B52" w:rsidP="00086B52">
      <w:pPr>
        <w:jc w:val="both"/>
        <w:rPr>
          <w:b/>
        </w:rPr>
      </w:pPr>
      <w:r w:rsidRPr="00086B52">
        <w:rPr>
          <w:b/>
        </w:rPr>
        <w:t>Decision-making structure</w:t>
      </w:r>
    </w:p>
    <w:p w14:paraId="0F9EC583" w14:textId="3B6FE632" w:rsidR="00171048" w:rsidRPr="0044363A"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several decision makers.</w:t>
      </w:r>
      <w:r w:rsidR="0034084E">
        <w:rPr>
          <w:rFonts w:eastAsia="Times New Roman" w:cs="Times New Roman"/>
          <w:lang w:eastAsia="en-GB"/>
        </w:rPr>
        <w:t xml:space="preserve"> </w:t>
      </w:r>
      <w:r w:rsidR="00086B52">
        <w:rPr>
          <w:rFonts w:eastAsia="Times New Roman" w:cs="Times New Roman"/>
          <w:lang w:eastAsia="en-GB"/>
        </w:rPr>
        <w:t xml:space="preserve">Figure </w:t>
      </w:r>
      <w:r w:rsidR="00171048">
        <w:rPr>
          <w:rFonts w:eastAsia="Times New Roman" w:cs="Times New Roman"/>
          <w:lang w:eastAsia="en-GB"/>
        </w:rPr>
        <w:t xml:space="preserve"> 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1&lt;/sup&gt;", "plainTextFormattedCitation" : "1", "previouslyFormattedCitation" : "&lt;sup&gt;1&lt;/sup&gt;" }, "properties" : { "noteIndex" : 0 }, "schema" : "https://github.com/citation-style-language/schema/raw/master/csl-citation.json" }</w:instrText>
      </w:r>
      <w:r w:rsidR="003C52AF">
        <w:rPr>
          <w:rFonts w:eastAsia="Times New Roman" w:cs="Times New Roman"/>
          <w:lang w:eastAsia="en-GB"/>
        </w:rPr>
        <w:fldChar w:fldCharType="separate"/>
      </w:r>
      <w:r w:rsidR="003C52AF" w:rsidRPr="003C52AF">
        <w:rPr>
          <w:rFonts w:eastAsia="Times New Roman" w:cs="Times New Roman"/>
          <w:noProof/>
          <w:vertAlign w:val="superscript"/>
          <w:lang w:eastAsia="en-GB"/>
        </w:rPr>
        <w:t>1</w:t>
      </w:r>
      <w:r w:rsidR="003C52AF">
        <w:rPr>
          <w:rFonts w:eastAsia="Times New Roman" w:cs="Times New Roman"/>
          <w:lang w:eastAsia="en-GB"/>
        </w:rPr>
        <w:fldChar w:fldCharType="end"/>
      </w:r>
      <w:r w:rsidR="00171048">
        <w:rPr>
          <w:rFonts w:eastAsia="Times New Roman" w:cs="Times New Roman"/>
          <w:lang w:eastAsia="en-GB"/>
        </w:rPr>
        <w:t>.</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1">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w:t>
      </w:r>
      <w:r w:rsidRPr="00BE3C85">
        <w:t>Potential flow of information between a lead body and other actors invo</w:t>
      </w:r>
      <w:r>
        <w:t>lved in heat action plans.</w:t>
      </w:r>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440532A8" w14:textId="77777777" w:rsidR="00171048" w:rsidRPr="00593D1F" w:rsidRDefault="00171048" w:rsidP="00171048">
      <w:pPr>
        <w:shd w:val="clear" w:color="auto" w:fill="FFFFFF"/>
        <w:jc w:val="both"/>
        <w:outlineLvl w:val="0"/>
        <w:rPr>
          <w:rFonts w:eastAsia="Times New Roman" w:cs="Times New Roman"/>
          <w:lang w:eastAsia="en-GB"/>
        </w:rPr>
      </w:pPr>
      <w:r>
        <w:rPr>
          <w:rFonts w:eastAsia="Times New Roman" w:cs="Times New Roman"/>
          <w:b/>
          <w:lang w:eastAsia="en-GB"/>
        </w:rPr>
        <w:t xml:space="preserve">Who are the decision makers in the process? </w:t>
      </w:r>
    </w:p>
    <w:p w14:paraId="16753D29" w14:textId="77777777" w:rsidR="00171048" w:rsidRDefault="00171048" w:rsidP="00171048">
      <w:pPr>
        <w:shd w:val="clear" w:color="auto" w:fill="FFFFFF"/>
        <w:jc w:val="both"/>
        <w:outlineLvl w:val="0"/>
        <w:rPr>
          <w:rFonts w:eastAsia="Times New Roman" w:cs="Times New Roman"/>
          <w:b/>
          <w:lang w:eastAsia="en-GB"/>
        </w:rPr>
      </w:pPr>
    </w:p>
    <w:p w14:paraId="2AB8177A" w14:textId="77777777" w:rsidR="00171048" w:rsidRPr="00A41AF0" w:rsidRDefault="00171048" w:rsidP="00171048">
      <w:pPr>
        <w:shd w:val="clear" w:color="auto" w:fill="FFFFFF"/>
        <w:jc w:val="both"/>
        <w:outlineLvl w:val="0"/>
        <w:rPr>
          <w:rFonts w:eastAsia="Times New Roman" w:cs="Times New Roman"/>
          <w:b/>
          <w:lang w:eastAsia="en-GB"/>
        </w:rPr>
      </w:pPr>
      <w:r>
        <w:rPr>
          <w:rFonts w:eastAsia="Times New Roman" w:cs="Times New Roman"/>
          <w:b/>
          <w:lang w:eastAsia="en-GB"/>
        </w:rPr>
        <w:t>What are the key pieces of information a decision maker will need?</w:t>
      </w:r>
    </w:p>
    <w:p w14:paraId="73696508" w14:textId="77777777" w:rsidR="00171048" w:rsidRDefault="00171048" w:rsidP="00171048">
      <w:pPr>
        <w:shd w:val="clear" w:color="auto" w:fill="FFFFFF"/>
        <w:jc w:val="both"/>
        <w:outlineLvl w:val="0"/>
        <w:rPr>
          <w:rFonts w:eastAsia="Times New Roman" w:cs="Times New Roman"/>
          <w:b/>
          <w:u w:val="single"/>
          <w:lang w:eastAsia="en-GB"/>
        </w:rPr>
      </w:pPr>
    </w:p>
    <w:p w14:paraId="2D55C936" w14:textId="77777777" w:rsidR="00171048" w:rsidRDefault="00171048" w:rsidP="00171048">
      <w:pPr>
        <w:shd w:val="clear" w:color="auto" w:fill="FFFFFF"/>
        <w:jc w:val="both"/>
        <w:outlineLvl w:val="0"/>
        <w:rPr>
          <w:rFonts w:eastAsia="Times New Roman" w:cs="Times New Roman"/>
          <w:b/>
          <w:lang w:eastAsia="en-GB"/>
        </w:rPr>
      </w:pPr>
      <w:r>
        <w:rPr>
          <w:rFonts w:eastAsia="Times New Roman" w:cs="Times New Roman"/>
          <w:b/>
          <w:lang w:eastAsia="en-GB"/>
        </w:rPr>
        <w:t xml:space="preserve">How are heat early warning systems activated? </w:t>
      </w:r>
    </w:p>
    <w:p w14:paraId="4F14E645" w14:textId="77777777" w:rsidR="00171048" w:rsidRDefault="00171048" w:rsidP="00171048">
      <w:pPr>
        <w:shd w:val="clear" w:color="auto" w:fill="FFFFFF"/>
        <w:jc w:val="both"/>
        <w:outlineLvl w:val="0"/>
        <w:rPr>
          <w:rFonts w:eastAsia="Times New Roman" w:cs="Times New Roman"/>
          <w:b/>
          <w:lang w:eastAsia="en-GB"/>
        </w:rPr>
      </w:pPr>
    </w:p>
    <w:p w14:paraId="6FD2D41C" w14:textId="77777777" w:rsidR="00171048" w:rsidRPr="00086B52" w:rsidRDefault="00171048" w:rsidP="00171048">
      <w:pPr>
        <w:shd w:val="clear" w:color="auto" w:fill="FFFFFF"/>
        <w:jc w:val="both"/>
        <w:outlineLvl w:val="0"/>
        <w:rPr>
          <w:rFonts w:eastAsia="Times New Roman" w:cs="Times New Roman"/>
          <w:b/>
          <w:lang w:eastAsia="en-GB"/>
        </w:rPr>
      </w:pPr>
      <w:r w:rsidRPr="00086B52">
        <w:rPr>
          <w:rFonts w:eastAsia="Times New Roman" w:cs="Times New Roman"/>
          <w:b/>
          <w:lang w:eastAsia="en-GB"/>
        </w:rPr>
        <w:t>Timeline of key decisions and processes</w:t>
      </w:r>
    </w:p>
    <w:p w14:paraId="0620175C" w14:textId="77777777" w:rsidR="00171048" w:rsidRDefault="00171048" w:rsidP="00171048">
      <w:pPr>
        <w:shd w:val="clear" w:color="auto" w:fill="FFFFFF"/>
        <w:jc w:val="both"/>
        <w:outlineLvl w:val="0"/>
        <w:rPr>
          <w:rFonts w:eastAsia="Times New Roman" w:cs="Times New Roman"/>
          <w:b/>
          <w:u w:val="single"/>
          <w:lang w:eastAsia="en-GB"/>
        </w:rPr>
      </w:pPr>
    </w:p>
    <w:p w14:paraId="182CC82A" w14:textId="77777777" w:rsidR="00171048" w:rsidRPr="00EF1DD4"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0907BF63" w14:textId="77777777"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Pr>
          <w:rFonts w:eastAsia="Times New Roman" w:cs="Times New Roman"/>
          <w:lang w:eastAsia="en-GB"/>
        </w:rPr>
        <w:t>roach with five time frames [ref]</w:t>
      </w:r>
      <w:r w:rsidRPr="00EF1DD4">
        <w:rPr>
          <w:rFonts w:eastAsia="Times New Roman" w:cs="Times New Roman"/>
          <w:lang w:eastAsia="en-GB"/>
        </w:rPr>
        <w:t>:</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Prevention during the summer (</w:t>
      </w:r>
      <w:proofErr w:type="spellStart"/>
      <w:r w:rsidRPr="00A324A5">
        <w:rPr>
          <w:rFonts w:eastAsia="Times New Roman" w:cs="Times New Roman"/>
          <w:lang w:eastAsia="en-GB"/>
        </w:rPr>
        <w:t>summer</w:t>
      </w:r>
      <w:proofErr w:type="spellEnd"/>
      <w:r w:rsidRPr="00A324A5">
        <w:rPr>
          <w:rFonts w:eastAsia="Times New Roman" w:cs="Times New Roman"/>
          <w:lang w:eastAsia="en-GB"/>
        </w:rPr>
        <w:t>)</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4D754AD8" w:rsidR="00171048" w:rsidRPr="00086B52" w:rsidRDefault="00171048" w:rsidP="00171048">
      <w:pPr>
        <w:shd w:val="clear" w:color="auto" w:fill="FFFFFF"/>
        <w:rPr>
          <w:rFonts w:ascii="Calibri" w:hAnsi="Calibri"/>
          <w:lang w:val="en-US"/>
        </w:rPr>
      </w:pPr>
      <w:r>
        <w:rPr>
          <w:rFonts w:ascii="Calibri" w:hAnsi="Calibri"/>
          <w:lang w:val="en-US"/>
        </w:rPr>
        <w:lastRenderedPageBreak/>
        <w:t>These timelines are depicted in figure 2:</w:t>
      </w:r>
    </w:p>
    <w:p w14:paraId="6ABF4694" w14:textId="77777777" w:rsidR="00171048" w:rsidRDefault="00171048" w:rsidP="00171048">
      <w:pPr>
        <w:shd w:val="clear" w:color="auto" w:fill="FFFFFF"/>
        <w:rPr>
          <w:rFonts w:ascii="Calibri" w:hAnsi="Calibri"/>
          <w:b/>
          <w:lang w:val="en-US"/>
        </w:rPr>
      </w:pPr>
    </w:p>
    <w:p w14:paraId="47037BC0" w14:textId="77777777" w:rsidR="00171048" w:rsidRDefault="00171048" w:rsidP="00171048">
      <w:pPr>
        <w:keepNext/>
        <w:shd w:val="clear" w:color="auto" w:fill="FFFFFF"/>
      </w:pPr>
      <w:r>
        <w:rPr>
          <w:rFonts w:ascii="Calibri" w:hAnsi="Calibri"/>
          <w:b/>
          <w:noProof/>
          <w:lang w:eastAsia="en-GB"/>
        </w:rPr>
        <w:drawing>
          <wp:inline distT="0" distB="0" distL="0" distR="0" wp14:anchorId="67598D45" wp14:editId="718D7032">
            <wp:extent cx="5727700" cy="3811270"/>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3811270"/>
                    </a:xfrm>
                    <a:prstGeom prst="rect">
                      <a:avLst/>
                    </a:prstGeom>
                  </pic:spPr>
                </pic:pic>
              </a:graphicData>
            </a:graphic>
          </wp:inline>
        </w:drawing>
      </w:r>
    </w:p>
    <w:p w14:paraId="6BAF4260" w14:textId="2A3275CC" w:rsidR="00171048" w:rsidRDefault="00171048" w:rsidP="00171048">
      <w:pPr>
        <w:pStyle w:val="Caption"/>
        <w:rPr>
          <w:i w:val="0"/>
        </w:rPr>
      </w:pPr>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086B52">
        <w:rPr>
          <w:i w:val="0"/>
          <w:noProof/>
        </w:rPr>
        <w:t>3</w:t>
      </w:r>
      <w:r w:rsidRPr="004918A8">
        <w:rPr>
          <w:i w:val="0"/>
        </w:rPr>
        <w:fldChar w:fldCharType="end"/>
      </w:r>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3C52AF">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1&lt;/sup&gt;", "plainTextFormattedCitation" : "1", "previouslyFormattedCitation" : "&lt;sup&gt;1&lt;/sup&gt;" }, "properties" : { "noteIndex" : 0 }, "schema" : "https://github.com/citation-style-language/schema/raw/master/csl-citation.json" }</w:instrText>
      </w:r>
      <w:r w:rsidRPr="004918A8">
        <w:rPr>
          <w:i w:val="0"/>
        </w:rPr>
        <w:fldChar w:fldCharType="separate"/>
      </w:r>
      <w:r w:rsidR="003C52AF" w:rsidRPr="003C52AF">
        <w:rPr>
          <w:i w:val="0"/>
          <w:noProof/>
          <w:vertAlign w:val="superscript"/>
        </w:rPr>
        <w:t>1</w:t>
      </w:r>
      <w:r w:rsidRPr="004918A8">
        <w:rPr>
          <w:i w:val="0"/>
        </w:rPr>
        <w:fldChar w:fldCharType="end"/>
      </w:r>
    </w:p>
    <w:p w14:paraId="3D923D9C" w14:textId="77777777" w:rsidR="00171048" w:rsidRDefault="00171048" w:rsidP="00171048">
      <w:pPr>
        <w:rPr>
          <w:b/>
        </w:rPr>
      </w:pPr>
      <w:r>
        <w:rPr>
          <w:b/>
        </w:rPr>
        <w:t>1-2 days:</w:t>
      </w:r>
    </w:p>
    <w:p w14:paraId="2E525055" w14:textId="77777777" w:rsidR="00171048" w:rsidRDefault="00171048" w:rsidP="00171048">
      <w:pPr>
        <w:rPr>
          <w:b/>
        </w:rPr>
      </w:pPr>
    </w:p>
    <w:p w14:paraId="26E08B5F" w14:textId="77777777" w:rsidR="00171048" w:rsidRDefault="00171048" w:rsidP="00171048">
      <w:pPr>
        <w:rPr>
          <w:b/>
        </w:rPr>
      </w:pPr>
      <w:r>
        <w:rPr>
          <w:b/>
        </w:rPr>
        <w:t>3-5 days:</w:t>
      </w:r>
    </w:p>
    <w:p w14:paraId="0F4F81B9" w14:textId="77777777" w:rsidR="00171048" w:rsidRDefault="00171048" w:rsidP="00171048">
      <w:pPr>
        <w:rPr>
          <w:b/>
        </w:rPr>
      </w:pPr>
    </w:p>
    <w:p w14:paraId="7830513F" w14:textId="77777777" w:rsidR="00171048" w:rsidRDefault="00171048" w:rsidP="00171048">
      <w:pPr>
        <w:rPr>
          <w:b/>
        </w:rPr>
      </w:pPr>
      <w:r>
        <w:rPr>
          <w:b/>
        </w:rPr>
        <w:t>1 week:</w:t>
      </w:r>
    </w:p>
    <w:p w14:paraId="70A9E32E" w14:textId="77777777" w:rsidR="00171048" w:rsidRDefault="00171048" w:rsidP="00171048">
      <w:pPr>
        <w:rPr>
          <w:b/>
        </w:rPr>
      </w:pPr>
    </w:p>
    <w:p w14:paraId="407D614F" w14:textId="77777777" w:rsidR="00171048" w:rsidRDefault="00171048" w:rsidP="00171048">
      <w:pPr>
        <w:rPr>
          <w:b/>
        </w:rPr>
      </w:pPr>
      <w:r>
        <w:rPr>
          <w:b/>
        </w:rPr>
        <w:t>1 month:</w:t>
      </w:r>
    </w:p>
    <w:p w14:paraId="250AE872" w14:textId="77777777" w:rsidR="00171048" w:rsidRDefault="00171048" w:rsidP="00171048">
      <w:pPr>
        <w:rPr>
          <w:b/>
        </w:rPr>
      </w:pPr>
    </w:p>
    <w:p w14:paraId="2E84219A" w14:textId="77777777" w:rsidR="00171048" w:rsidRPr="00E26B9F" w:rsidRDefault="00171048" w:rsidP="00171048">
      <w:pPr>
        <w:rPr>
          <w:b/>
        </w:rPr>
      </w:pPr>
      <w:r>
        <w:rPr>
          <w:b/>
        </w:rPr>
        <w:t>S2S:</w:t>
      </w:r>
    </w:p>
    <w:p w14:paraId="66DD8060" w14:textId="77777777" w:rsidR="00171048" w:rsidRPr="008F1934" w:rsidRDefault="00171048" w:rsidP="00B63972">
      <w:pPr>
        <w:jc w:val="both"/>
        <w:rPr>
          <w:sz w:val="28"/>
          <w:szCs w:val="28"/>
          <w:u w:val="single"/>
        </w:rPr>
      </w:pPr>
    </w:p>
    <w:p w14:paraId="02D8FFC3" w14:textId="77777777" w:rsidR="00E42125" w:rsidRDefault="00E42125">
      <w:r>
        <w:br w:type="page"/>
      </w:r>
    </w:p>
    <w:p w14:paraId="3A724A3C" w14:textId="0DF5E219" w:rsidR="00F50811" w:rsidRPr="00E42125" w:rsidRDefault="00E42125" w:rsidP="00F50811">
      <w:pPr>
        <w:rPr>
          <w:sz w:val="28"/>
          <w:szCs w:val="28"/>
        </w:rPr>
      </w:pPr>
      <w:r w:rsidRPr="00E42125">
        <w:rPr>
          <w:b/>
          <w:sz w:val="28"/>
          <w:szCs w:val="28"/>
        </w:rPr>
        <w:lastRenderedPageBreak/>
        <w:t xml:space="preserve">Key metrics to </w:t>
      </w:r>
      <w:bookmarkStart w:id="3" w:name="_GoBack"/>
      <w:bookmarkEnd w:id="3"/>
      <w:r w:rsidRPr="00E42125">
        <w:rPr>
          <w:b/>
          <w:sz w:val="28"/>
          <w:szCs w:val="28"/>
        </w:rPr>
        <w:t xml:space="preserve">track </w:t>
      </w:r>
      <w:r>
        <w:rPr>
          <w:b/>
          <w:sz w:val="28"/>
          <w:szCs w:val="28"/>
        </w:rPr>
        <w:t>disaster-related mortality</w:t>
      </w:r>
      <w:r w:rsidR="00F50811" w:rsidRPr="00E42125">
        <w:rPr>
          <w:sz w:val="28"/>
          <w:szCs w:val="28"/>
        </w:rPr>
        <w:br w:type="page"/>
      </w:r>
    </w:p>
    <w:p w14:paraId="55DE8302" w14:textId="0A756036" w:rsidR="00A618F9" w:rsidRDefault="00B75103"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lastRenderedPageBreak/>
        <w:t>Outlines</w:t>
      </w: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00DECA2A"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3</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3</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41094949"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r w:rsidR="003C27C6">
        <w:rPr>
          <w:rFonts w:eastAsia="Times New Roman" w:cs="Times New Roman"/>
          <w:b/>
          <w:u w:val="single"/>
          <w:lang w:eastAsia="en-GB"/>
        </w:rPr>
        <w:t xml:space="preserve"> of Urban Flooding</w:t>
      </w:r>
    </w:p>
    <w:p w14:paraId="67C190FE" w14:textId="5D9C102C"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48D3807E"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4</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5&lt;/sup&gt;", "plainTextFormattedCitation" : "5",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2</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41E49E96"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2</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4C77C120"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8&lt;/sup&gt;", "plainTextFormattedCitation" : "8",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8</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8&lt;/sup&gt;", "plainTextFormattedCitation" : "8",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8</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8&lt;/sup&gt;", "plainTextFormattedCitation" : "8",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8</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8&lt;/sup&gt;", "plainTextFormattedCitation" : "8",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8</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9&lt;/sup&gt;", "plainTextFormattedCitation" : "9", "previouslyFormattedCitation" : "&lt;sup&gt;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9</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0&lt;/sup&gt;", "plainTextFormattedCitation" : "10", "previouslyFormattedCitation" : "&lt;sup&gt;1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10</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8&lt;/sup&gt;", "plainTextFormattedCitation" : "8",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8</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566A8344"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0,11&lt;/sup&gt;", "plainTextFormattedCitation" : "10,11", "previouslyFormattedCitation" : "&lt;sup&gt;10,11&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10,11</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254983E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12</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045191BF"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3,14&lt;/sup&gt;", "plainTextFormattedCitation" : "13,14", "previouslyFormattedCitation" : "&lt;sup&gt;13,14&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13,14</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00D2B11F" w:rsidR="00D7717E" w:rsidRDefault="007F3A0D" w:rsidP="00FF69F5">
      <w:pPr>
        <w:shd w:val="clear" w:color="auto" w:fill="FFFFFF"/>
        <w:jc w:val="both"/>
        <w:rPr>
          <w:rFonts w:eastAsia="Times New Roman" w:cs="Times New Roman"/>
          <w:b/>
          <w:u w:val="single"/>
          <w:lang w:eastAsia="en-GB"/>
        </w:rPr>
      </w:pPr>
      <w:r>
        <w:rPr>
          <w:rFonts w:eastAsia="Times New Roman" w:cs="Times New Roman"/>
          <w:b/>
          <w:u w:val="single"/>
          <w:lang w:eastAsia="en-GB"/>
        </w:rPr>
        <w:lastRenderedPageBreak/>
        <w:t>Key</w:t>
      </w:r>
      <w:r w:rsidR="002B755B" w:rsidRPr="002B755B">
        <w:rPr>
          <w:rFonts w:eastAsia="Times New Roman" w:cs="Times New Roman"/>
          <w:b/>
          <w:u w:val="single"/>
          <w:lang w:eastAsia="en-GB"/>
        </w:rPr>
        <w:t xml:space="preserve"> decisions and processes</w:t>
      </w:r>
      <w:r>
        <w:rPr>
          <w:rFonts w:eastAsia="Times New Roman" w:cs="Times New Roman"/>
          <w:b/>
          <w:u w:val="single"/>
          <w:lang w:eastAsia="en-GB"/>
        </w:rPr>
        <w:t xml:space="preserve"> made </w:t>
      </w:r>
      <w:r w:rsidR="00964429">
        <w:rPr>
          <w:rFonts w:eastAsia="Times New Roman" w:cs="Times New Roman"/>
          <w:b/>
          <w:u w:val="single"/>
          <w:lang w:eastAsia="en-GB"/>
        </w:rPr>
        <w:t>in preparedness and action plans</w:t>
      </w:r>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02E4B8E8" w:rsidR="007B270E" w:rsidRPr="00E42125" w:rsidRDefault="007B270E" w:rsidP="00FF69F5">
      <w:pPr>
        <w:shd w:val="clear" w:color="auto" w:fill="FFFFFF"/>
        <w:jc w:val="both"/>
        <w:rPr>
          <w:rFonts w:eastAsia="Times New Roman" w:cs="Times New Roman"/>
          <w:u w:val="single"/>
          <w:lang w:eastAsia="en-GB"/>
        </w:rPr>
      </w:pPr>
      <w:r>
        <w:rPr>
          <w:rFonts w:eastAsia="Times New Roman" w:cs="Times New Roman"/>
          <w:u w:val="single"/>
          <w:lang w:eastAsia="en-GB"/>
        </w:rPr>
        <w:t>Climate prediction</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commentRangeStart w:id="4"/>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42A0A2B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15&lt;/sup&gt;", "plainTextFormattedCitation" : "15", "previouslyFormattedCitation" : "&lt;sup&gt;15&lt;/sup&gt;" }, "properties" : { "noteIndex" : 0 }, "schema" : "https://github.com/citation-style-language/schema/raw/master/csl-citation.json" }</w:instrText>
      </w:r>
      <w:r w:rsidR="00966B55">
        <w:rPr>
          <w:rFonts w:eastAsia="Times New Roman" w:cs="Times New Roman"/>
          <w:lang w:eastAsia="en-GB"/>
        </w:rPr>
        <w:fldChar w:fldCharType="separate"/>
      </w:r>
      <w:r w:rsidR="003C52AF" w:rsidRPr="003C52AF">
        <w:rPr>
          <w:rFonts w:eastAsia="Times New Roman" w:cs="Times New Roman"/>
          <w:noProof/>
          <w:vertAlign w:val="superscript"/>
          <w:lang w:eastAsia="en-GB"/>
        </w:rPr>
        <w:t>15</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60A37D44" w14:textId="365DC753" w:rsidR="00E83E6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6&lt;/sup&gt;", "plainTextFormattedCitation" : "16", "previouslyFormattedCitation" : "&lt;sup&gt;16&lt;/sup&gt;" }, "properties" : { "noteIndex" : 0 }, "schema" : "https://github.com/citation-style-language/schema/raw/master/csl-citation.json" }</w:instrText>
      </w:r>
      <w:r w:rsidR="00CA0A99">
        <w:rPr>
          <w:rFonts w:eastAsia="Times New Roman" w:cs="Times New Roman"/>
          <w:lang w:eastAsia="en-GB"/>
        </w:rPr>
        <w:fldChar w:fldCharType="separate"/>
      </w:r>
      <w:r w:rsidR="003C52AF" w:rsidRPr="003C52AF">
        <w:rPr>
          <w:rFonts w:eastAsia="Times New Roman" w:cs="Times New Roman"/>
          <w:noProof/>
          <w:vertAlign w:val="superscript"/>
          <w:lang w:eastAsia="en-GB"/>
        </w:rPr>
        <w:t>16</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6&lt;/sup&gt;", "plainTextFormattedCitation" : "16", "previouslyFormattedCitation" : "&lt;sup&gt;16&lt;/sup&gt;" }, "properties" : { "noteIndex" : 0 }, "schema" : "https://github.com/citation-style-language/schema/raw/master/csl-citation.json" }</w:instrText>
      </w:r>
      <w:r w:rsidR="000D7E06">
        <w:rPr>
          <w:rFonts w:eastAsia="Times New Roman" w:cs="Times New Roman"/>
          <w:lang w:eastAsia="en-GB"/>
        </w:rPr>
        <w:fldChar w:fldCharType="separate"/>
      </w:r>
      <w:r w:rsidR="003C52AF" w:rsidRPr="003C52AF">
        <w:rPr>
          <w:rFonts w:eastAsia="Times New Roman" w:cs="Times New Roman"/>
          <w:noProof/>
          <w:vertAlign w:val="superscript"/>
          <w:lang w:eastAsia="en-GB"/>
        </w:rPr>
        <w:t>16</w:t>
      </w:r>
      <w:r w:rsidR="000D7E06">
        <w:rPr>
          <w:rFonts w:eastAsia="Times New Roman" w:cs="Times New Roman"/>
          <w:lang w:eastAsia="en-GB"/>
        </w:rPr>
        <w:fldChar w:fldCharType="end"/>
      </w:r>
    </w:p>
    <w:commentRangeEnd w:id="4"/>
    <w:p w14:paraId="0756C9B3" w14:textId="5BC47EF9" w:rsidR="007B270E" w:rsidRDefault="00E82296" w:rsidP="00FF69F5">
      <w:pPr>
        <w:shd w:val="clear" w:color="auto" w:fill="FFFFFF"/>
        <w:jc w:val="both"/>
        <w:rPr>
          <w:rFonts w:eastAsia="Times New Roman" w:cs="Times New Roman"/>
          <w:lang w:eastAsia="en-GB"/>
        </w:rPr>
      </w:pPr>
      <w:r>
        <w:rPr>
          <w:rStyle w:val="CommentReference"/>
        </w:rPr>
        <w:commentReference w:id="4"/>
      </w:r>
      <w:r w:rsidR="007B270E">
        <w:rPr>
          <w:rFonts w:eastAsia="Times New Roman" w:cs="Times New Roman"/>
          <w:lang w:eastAsia="en-GB"/>
        </w:rPr>
        <w:t>Weather prediction</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w:t>
      </w:r>
      <w:commentRangeStart w:id="5"/>
      <w:r w:rsidR="00655025">
        <w:rPr>
          <w:rFonts w:eastAsia="Times New Roman" w:cs="Times New Roman"/>
          <w:u w:val="single"/>
          <w:lang w:eastAsia="en-GB"/>
        </w:rPr>
        <w:t>S2S forecasting</w:t>
      </w:r>
      <w:r w:rsidRPr="00974995">
        <w:rPr>
          <w:rFonts w:eastAsia="Times New Roman" w:cs="Times New Roman"/>
          <w:u w:val="single"/>
          <w:lang w:eastAsia="en-GB"/>
        </w:rPr>
        <w:t>:</w:t>
      </w:r>
      <w:commentRangeEnd w:id="5"/>
      <w:r w:rsidR="00FF7324">
        <w:rPr>
          <w:rStyle w:val="CommentReference"/>
        </w:rPr>
        <w:commentReference w:id="5"/>
      </w:r>
    </w:p>
    <w:p w14:paraId="5DFB1BF1" w14:textId="77777777" w:rsidR="009C641C" w:rsidRDefault="009C641C" w:rsidP="00FF69F5">
      <w:pPr>
        <w:shd w:val="clear" w:color="auto" w:fill="FFFFFF"/>
        <w:jc w:val="both"/>
        <w:rPr>
          <w:rFonts w:eastAsia="Times New Roman" w:cs="Times New Roman"/>
          <w:lang w:eastAsia="en-GB"/>
        </w:rPr>
      </w:pPr>
    </w:p>
    <w:p w14:paraId="056BCB1D" w14:textId="0D78E297"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6&lt;/sup&gt;", "plainTextFormattedCitation" : "16", "previouslyFormattedCitation" : "&lt;sup&gt;16&lt;/sup&gt;" }, "properties" : { "noteIndex" : 0 }, "schema" : "https://github.com/citation-style-language/schema/raw/master/csl-citation.json" }</w:instrText>
      </w:r>
      <w:r w:rsidR="00375F29">
        <w:rPr>
          <w:rFonts w:eastAsia="Times New Roman" w:cs="Times New Roman"/>
          <w:lang w:eastAsia="en-GB"/>
        </w:rPr>
        <w:fldChar w:fldCharType="separate"/>
      </w:r>
      <w:r w:rsidR="003C52AF" w:rsidRPr="003C52AF">
        <w:rPr>
          <w:rFonts w:eastAsia="Times New Roman" w:cs="Times New Roman"/>
          <w:noProof/>
          <w:vertAlign w:val="superscript"/>
          <w:lang w:eastAsia="en-GB"/>
        </w:rPr>
        <w:t>16</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commentRangeStart w:id="6"/>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commentRangeEnd w:id="6"/>
      <w:r w:rsidR="00FF7324">
        <w:rPr>
          <w:rStyle w:val="CommentReference"/>
        </w:rPr>
        <w:commentReference w:id="6"/>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commentRangeStart w:id="7"/>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63274D46"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6&lt;/sup&gt;", "plainTextFormattedCitation" : "16", "previouslyFormattedCitation" : "&lt;sup&gt;16&lt;/sup&gt;" }, "properties" : { "noteIndex" : 0 }, "schema" : "https://github.com/citation-style-language/schema/raw/master/csl-citation.json" }</w:instrText>
      </w:r>
      <w:r w:rsidR="00823CA8">
        <w:rPr>
          <w:rFonts w:eastAsia="Times New Roman" w:cs="Times New Roman"/>
          <w:lang w:eastAsia="en-GB"/>
        </w:rPr>
        <w:fldChar w:fldCharType="separate"/>
      </w:r>
      <w:r w:rsidR="003C52AF" w:rsidRPr="003C52AF">
        <w:rPr>
          <w:rFonts w:eastAsia="Times New Roman" w:cs="Times New Roman"/>
          <w:noProof/>
          <w:vertAlign w:val="superscript"/>
          <w:lang w:eastAsia="en-GB"/>
        </w:rPr>
        <w:t>16</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6&lt;/sup&gt;", "plainTextFormattedCitation" : "16", "previouslyFormattedCitation" : "&lt;sup&gt;16&lt;/sup&gt;" }, "properties" : { "noteIndex" : 0 }, "schema" : "https://github.com/citation-style-language/schema/raw/master/csl-citation.json" }</w:instrText>
      </w:r>
      <w:r w:rsidR="002D1381">
        <w:rPr>
          <w:rFonts w:eastAsia="Times New Roman" w:cs="Times New Roman"/>
          <w:lang w:eastAsia="en-GB"/>
        </w:rPr>
        <w:fldChar w:fldCharType="separate"/>
      </w:r>
      <w:r w:rsidR="003C52AF" w:rsidRPr="003C52AF">
        <w:rPr>
          <w:rFonts w:eastAsia="Times New Roman" w:cs="Times New Roman"/>
          <w:noProof/>
          <w:vertAlign w:val="superscript"/>
          <w:lang w:eastAsia="en-GB"/>
        </w:rPr>
        <w:t>16</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commentRangeEnd w:id="7"/>
    <w:p w14:paraId="06B4BA77" w14:textId="77777777" w:rsidR="00FF69F5" w:rsidRDefault="00BC63AD" w:rsidP="00FF69F5">
      <w:pPr>
        <w:jc w:val="both"/>
      </w:pPr>
      <w:r>
        <w:rPr>
          <w:rStyle w:val="CommentReference"/>
        </w:rPr>
        <w:lastRenderedPageBreak/>
        <w:commentReference w:id="7"/>
      </w:r>
    </w:p>
    <w:p w14:paraId="2573608A" w14:textId="564B5144" w:rsidR="0009572B" w:rsidRDefault="002B755B" w:rsidP="00FF69F5">
      <w:pPr>
        <w:jc w:val="both"/>
        <w:rPr>
          <w:rFonts w:ascii="Calibri" w:hAnsi="Calibri"/>
          <w:b/>
          <w:u w:val="single"/>
          <w:lang w:val="en-US"/>
        </w:rPr>
      </w:pPr>
      <w:r w:rsidRPr="002B755B">
        <w:rPr>
          <w:rFonts w:ascii="Calibri" w:hAnsi="Calibri"/>
          <w:b/>
          <w:u w:val="single"/>
          <w:lang w:val="en-US"/>
        </w:rPr>
        <w:t>Key gaps in</w:t>
      </w:r>
      <w:r w:rsidR="00391E5E">
        <w:rPr>
          <w:rFonts w:ascii="Calibri" w:hAnsi="Calibri"/>
          <w:b/>
          <w:u w:val="single"/>
          <w:lang w:val="en-US"/>
        </w:rPr>
        <w:t xml:space="preserve"> real-time monitoring, forecasting and alert </w:t>
      </w:r>
      <w:r w:rsidRPr="002B755B">
        <w:rPr>
          <w:rFonts w:ascii="Calibri" w:hAnsi="Calibri"/>
          <w:b/>
          <w:u w:val="single"/>
          <w:lang w:val="en-US"/>
        </w:rPr>
        <w:t>capabilities</w:t>
      </w:r>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8"/>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commentRangeEnd w:id="8"/>
      <w:r w:rsidR="00C623C8">
        <w:rPr>
          <w:rStyle w:val="CommentReference"/>
        </w:rPr>
        <w:commentReference w:id="8"/>
      </w:r>
    </w:p>
    <w:p w14:paraId="72B3C2C2" w14:textId="77777777" w:rsidR="00391E5E" w:rsidRPr="0040177A" w:rsidRDefault="00391E5E" w:rsidP="00FF69F5">
      <w:pPr>
        <w:jc w:val="both"/>
        <w:rPr>
          <w:u w:val="single"/>
          <w:lang w:val="en-US"/>
        </w:rPr>
      </w:pPr>
    </w:p>
    <w:p w14:paraId="5E6221E6" w14:textId="61909B42"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 xml:space="preserve">Key </w:t>
      </w:r>
      <w:r w:rsidR="00391E5E">
        <w:rPr>
          <w:rFonts w:eastAsia="Times New Roman" w:cs="Times New Roman"/>
          <w:b/>
          <w:u w:val="single"/>
          <w:lang w:eastAsia="en-GB"/>
        </w:rPr>
        <w:t xml:space="preserve">Opportunities to develop or improve health relevant </w:t>
      </w:r>
      <w:r w:rsidRPr="00353192">
        <w:rPr>
          <w:rFonts w:eastAsia="Times New Roman" w:cs="Times New Roman"/>
          <w:b/>
          <w:u w:val="single"/>
          <w:lang w:eastAsia="en-GB"/>
        </w:rPr>
        <w:t>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20B34B0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7,18&lt;/sup&gt;", "plainTextFormattedCitation" : "17,18", "previouslyFormattedCitation" : "&lt;sup&gt;17,18&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17,18</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298046D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3"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4"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3BAED11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20</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3904BEA"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1&lt;/sup&gt;", "plainTextFormattedCitation" : "21", "previouslyFormattedCitation" : "&lt;sup&gt;21&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21</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0A1E4655"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2</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w:t>
      </w:r>
      <w:r w:rsidRPr="00353192">
        <w:rPr>
          <w:rFonts w:eastAsia="Times New Roman" w:cs="Times New Roman"/>
          <w:lang w:eastAsia="en-GB"/>
        </w:rPr>
        <w:lastRenderedPageBreak/>
        <w:t>hydro-meteorological characteristics.</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22</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F69F5">
      <w:pPr>
        <w:shd w:val="clear" w:color="auto" w:fill="FFFFFF"/>
        <w:jc w:val="both"/>
        <w:outlineLvl w:val="0"/>
        <w:rPr>
          <w:rFonts w:eastAsia="Times New Roman" w:cs="Times New Roman"/>
          <w:b/>
          <w:u w:val="single"/>
          <w:lang w:eastAsia="en-GB"/>
        </w:rPr>
      </w:pPr>
      <w:commentRangeStart w:id="9"/>
      <w:r w:rsidRPr="00353192">
        <w:rPr>
          <w:rFonts w:eastAsia="Times New Roman" w:cs="Times New Roman"/>
          <w:b/>
          <w:u w:val="single"/>
          <w:lang w:eastAsia="en-GB"/>
        </w:rPr>
        <w:t>Potential projects with improved forecasting</w:t>
      </w:r>
      <w:commentRangeEnd w:id="9"/>
      <w:r w:rsidR="009676C8">
        <w:rPr>
          <w:rStyle w:val="CommentReference"/>
        </w:rPr>
        <w:commentReference w:id="9"/>
      </w:r>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Pr="007275B1" w:rsidRDefault="0059049D" w:rsidP="00FF69F5">
      <w:pPr>
        <w:shd w:val="clear" w:color="auto" w:fill="FFFFFF"/>
        <w:jc w:val="both"/>
        <w:outlineLvl w:val="0"/>
        <w:rPr>
          <w:rFonts w:eastAsia="Times New Roman" w:cs="Times New Roman"/>
          <w:b/>
          <w:lang w:eastAsia="en-GB"/>
        </w:rPr>
      </w:pPr>
      <w:commentRangeStart w:id="10"/>
      <w:r w:rsidRPr="007275B1">
        <w:rPr>
          <w:rFonts w:eastAsia="Times New Roman" w:cs="Times New Roman"/>
          <w:b/>
          <w:highlight w:val="yellow"/>
          <w:lang w:eastAsia="en-GB"/>
        </w:rPr>
        <w:t>CHECK section 4.4 in HIWeather document</w:t>
      </w:r>
      <w:commentRangeEnd w:id="10"/>
      <w:r w:rsidR="009676C8">
        <w:rPr>
          <w:rStyle w:val="CommentReference"/>
        </w:rPr>
        <w:commentReference w:id="10"/>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646C680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0D27674B" w:rsidR="00FF69F5" w:rsidRPr="00353192" w:rsidRDefault="00FF69F5" w:rsidP="00FF69F5">
      <w:pPr>
        <w:shd w:val="clear" w:color="auto" w:fill="FFFFFF"/>
        <w:jc w:val="both"/>
        <w:outlineLvl w:val="0"/>
        <w:rPr>
          <w:rFonts w:eastAsia="Times New Roman" w:cs="Times New Roman"/>
          <w:lang w:eastAsia="en-GB"/>
        </w:rPr>
      </w:pPr>
      <w:commentRangeStart w:id="11"/>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Times New Roman"/>
          <w:lang w:eastAsia="en-GB"/>
        </w:rPr>
        <w:fldChar w:fldCharType="separate"/>
      </w:r>
      <w:r w:rsidR="003C52AF" w:rsidRPr="003C52AF">
        <w:rPr>
          <w:rFonts w:eastAsia="Times New Roman" w:cs="Times New Roman"/>
          <w:noProof/>
          <w:vertAlign w:val="superscript"/>
          <w:lang w:eastAsia="en-GB"/>
        </w:rPr>
        <w:t>20</w:t>
      </w:r>
      <w:r w:rsidRPr="00353192">
        <w:rPr>
          <w:rFonts w:eastAsia="Times New Roman" w:cs="Times New Roman"/>
          <w:lang w:eastAsia="en-GB"/>
        </w:rPr>
        <w:fldChar w:fldCharType="end"/>
      </w:r>
      <w:commentRangeEnd w:id="11"/>
      <w:r w:rsidR="009676C8">
        <w:rPr>
          <w:rStyle w:val="CommentReference"/>
        </w:rPr>
        <w:commentReference w:id="11"/>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55852A83" w14:textId="77777777" w:rsidR="00FF69F5" w:rsidRPr="00353192" w:rsidRDefault="00FF69F5" w:rsidP="00FF69F5">
      <w:pPr>
        <w:shd w:val="clear" w:color="auto" w:fill="FFFFFF"/>
        <w:jc w:val="both"/>
        <w:outlineLvl w:val="0"/>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3F8095DD"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lastRenderedPageBreak/>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3ABAEAF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2C6B3316"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3C52AF">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3C52AF" w:rsidRPr="003C52AF">
        <w:rPr>
          <w:rFonts w:eastAsia="Times New Roman" w:cs="Arial"/>
          <w:noProof/>
          <w:color w:val="222222"/>
          <w:vertAlign w:val="superscript"/>
          <w:lang w:eastAsia="en-GB"/>
        </w:rPr>
        <w:t>23</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5827DD61"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24</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25</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6961828B"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26</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7,28&lt;/sup&gt;", "plainTextFormattedCitation" : "27,28", "previouslyFormattedCitation" : "&lt;sup&gt;27,28&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27,28</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25AF9B65"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0B62EDEE"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30</w:t>
      </w:r>
      <w:r w:rsidRPr="00353192">
        <w:rPr>
          <w:rFonts w:eastAsia="Times New Roman" w:cs="Arial"/>
          <w:color w:val="222222"/>
          <w:lang w:eastAsia="en-GB"/>
        </w:rPr>
        <w:fldChar w:fldCharType="end"/>
      </w:r>
    </w:p>
    <w:p w14:paraId="7DCA949E" w14:textId="77777777" w:rsidR="002B755B" w:rsidRDefault="002B755B" w:rsidP="00FF69F5">
      <w:pPr>
        <w:shd w:val="clear" w:color="auto" w:fill="FFFFFF"/>
        <w:jc w:val="both"/>
        <w:rPr>
          <w:rFonts w:eastAsia="Times New Roman" w:cs="Arial"/>
          <w:color w:val="222222"/>
          <w:lang w:eastAsia="en-GB"/>
        </w:rPr>
      </w:pPr>
    </w:p>
    <w:p w14:paraId="2A56FD2C"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663B4445" w14:textId="77777777" w:rsidR="002B755B" w:rsidRDefault="002B755B" w:rsidP="002B755B">
      <w:pPr>
        <w:shd w:val="clear" w:color="auto" w:fill="FFFFFF"/>
        <w:jc w:val="both"/>
        <w:rPr>
          <w:rFonts w:eastAsia="Times New Roman" w:cs="Times New Roman"/>
          <w:b/>
          <w:u w:val="single"/>
          <w:lang w:eastAsia="en-GB"/>
        </w:rPr>
      </w:pPr>
    </w:p>
    <w:p w14:paraId="0AB6E941"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261F2274" w14:textId="77777777" w:rsidR="002B755B" w:rsidRDefault="002B755B" w:rsidP="002B755B">
      <w:pPr>
        <w:shd w:val="clear" w:color="auto" w:fill="FFFFFF"/>
        <w:jc w:val="both"/>
        <w:rPr>
          <w:rFonts w:eastAsia="Times New Roman" w:cs="Times New Roman"/>
          <w:b/>
          <w:u w:val="single"/>
          <w:lang w:eastAsia="en-GB"/>
        </w:rPr>
      </w:pPr>
    </w:p>
    <w:p w14:paraId="13798CB1" w14:textId="77777777" w:rsidR="002B755B" w:rsidRPr="002B755B" w:rsidRDefault="002B755B" w:rsidP="002B755B">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39171FE5" w14:textId="77777777" w:rsidR="002B755B" w:rsidRDefault="002B755B" w:rsidP="002B755B">
      <w:pPr>
        <w:jc w:val="both"/>
      </w:pPr>
    </w:p>
    <w:p w14:paraId="5FB47E1D" w14:textId="7DA3685B" w:rsidR="002B755B" w:rsidRPr="002B755B" w:rsidRDefault="002B755B" w:rsidP="002B755B">
      <w:pPr>
        <w:jc w:val="both"/>
        <w:rPr>
          <w:rFonts w:ascii="Calibri" w:hAnsi="Calibri"/>
          <w:b/>
          <w:u w:val="single"/>
          <w:lang w:val="en-US"/>
        </w:rPr>
      </w:pPr>
      <w:r w:rsidRPr="002B755B">
        <w:rPr>
          <w:rFonts w:ascii="Calibri" w:hAnsi="Calibri"/>
          <w:b/>
          <w:u w:val="single"/>
          <w:lang w:val="en-US"/>
        </w:rPr>
        <w:t>Key gaps in capabilities</w:t>
      </w:r>
    </w:p>
    <w:p w14:paraId="18341A29" w14:textId="77777777" w:rsidR="00FF69F5" w:rsidRPr="00353192" w:rsidRDefault="00FF69F5" w:rsidP="00FF69F5">
      <w:pPr>
        <w:jc w:val="both"/>
        <w:rPr>
          <w:u w:val="single"/>
        </w:rPr>
      </w:pPr>
    </w:p>
    <w:p w14:paraId="409E72A6" w14:textId="3B60A2E3" w:rsidR="00FF69F5" w:rsidRPr="00353192" w:rsidRDefault="002B755B" w:rsidP="002B755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00FF69F5" w:rsidRPr="00353192">
        <w:rPr>
          <w:rFonts w:eastAsia="Times New Roman" w:cs="Times New Roman"/>
          <w:b/>
          <w:u w:val="single"/>
          <w:lang w:eastAsia="en-GB"/>
        </w:rPr>
        <w:t>eliverables</w:t>
      </w: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1E81A9B9"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003C52AF">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3C52AF" w:rsidRPr="003C52AF">
        <w:rPr>
          <w:rFonts w:eastAsia="Times New Roman" w:cs="Arial"/>
          <w:noProof/>
          <w:color w:val="222222"/>
          <w:vertAlign w:val="superscript"/>
          <w:lang w:eastAsia="en-GB"/>
        </w:rPr>
        <w:t>31</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2A8DA23" w14:textId="77777777" w:rsidR="00502423" w:rsidRDefault="00502423" w:rsidP="00FF69F5">
      <w:pPr>
        <w:jc w:val="both"/>
        <w:rPr>
          <w:b/>
        </w:rPr>
      </w:pPr>
    </w:p>
    <w:p w14:paraId="55A77CCF"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156BF5AE" w14:textId="77777777" w:rsidR="00502423" w:rsidRDefault="00502423" w:rsidP="00502423">
      <w:pPr>
        <w:shd w:val="clear" w:color="auto" w:fill="FFFFFF"/>
        <w:jc w:val="both"/>
        <w:rPr>
          <w:rFonts w:eastAsia="Times New Roman" w:cs="Times New Roman"/>
          <w:b/>
          <w:u w:val="single"/>
          <w:lang w:eastAsia="en-GB"/>
        </w:rPr>
      </w:pPr>
    </w:p>
    <w:p w14:paraId="69BCDDF0"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0D9B3634" w14:textId="77777777" w:rsidR="00502423" w:rsidRDefault="00502423" w:rsidP="00502423">
      <w:pPr>
        <w:shd w:val="clear" w:color="auto" w:fill="FFFFFF"/>
        <w:jc w:val="both"/>
        <w:rPr>
          <w:rFonts w:eastAsia="Times New Roman" w:cs="Times New Roman"/>
          <w:b/>
          <w:u w:val="single"/>
          <w:lang w:eastAsia="en-GB"/>
        </w:rPr>
      </w:pPr>
    </w:p>
    <w:p w14:paraId="167B1F97"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C77AE43" w14:textId="77777777" w:rsidR="00502423" w:rsidRDefault="00502423" w:rsidP="00502423">
      <w:pPr>
        <w:jc w:val="both"/>
      </w:pPr>
    </w:p>
    <w:p w14:paraId="666501FA"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4C09B228" w14:textId="77777777" w:rsidR="00502423" w:rsidRPr="00353192" w:rsidRDefault="00502423" w:rsidP="00502423">
      <w:pPr>
        <w:jc w:val="both"/>
        <w:rPr>
          <w:u w:val="single"/>
        </w:rPr>
      </w:pPr>
    </w:p>
    <w:p w14:paraId="2B04764F"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653B7D01" w14:textId="77777777" w:rsidR="00502423" w:rsidRPr="00353192" w:rsidRDefault="00502423" w:rsidP="00502423">
      <w:pPr>
        <w:shd w:val="clear" w:color="auto" w:fill="FFFFFF"/>
        <w:jc w:val="both"/>
        <w:rPr>
          <w:rFonts w:eastAsia="Times New Roman" w:cs="Times New Roman"/>
          <w:b/>
          <w:u w:val="single"/>
          <w:lang w:eastAsia="en-GB"/>
        </w:rPr>
      </w:pPr>
    </w:p>
    <w:p w14:paraId="32C549A8" w14:textId="086C8ED0" w:rsidR="00502423" w:rsidRPr="00502423"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47AF84D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3885705" w14:textId="77777777" w:rsidR="00502423" w:rsidRDefault="00502423" w:rsidP="00502423">
      <w:pPr>
        <w:shd w:val="clear" w:color="auto" w:fill="FFFFFF"/>
        <w:jc w:val="both"/>
        <w:rPr>
          <w:rFonts w:eastAsia="Times New Roman" w:cs="Times New Roman"/>
          <w:b/>
          <w:u w:val="single"/>
          <w:lang w:eastAsia="en-GB"/>
        </w:rPr>
      </w:pPr>
    </w:p>
    <w:p w14:paraId="107F1AA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772E6F93" w14:textId="77777777" w:rsidR="00502423" w:rsidRDefault="00502423" w:rsidP="00502423">
      <w:pPr>
        <w:shd w:val="clear" w:color="auto" w:fill="FFFFFF"/>
        <w:jc w:val="both"/>
        <w:rPr>
          <w:rFonts w:eastAsia="Times New Roman" w:cs="Times New Roman"/>
          <w:b/>
          <w:u w:val="single"/>
          <w:lang w:eastAsia="en-GB"/>
        </w:rPr>
      </w:pPr>
    </w:p>
    <w:p w14:paraId="4B7B64B8"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57D3CCAC" w14:textId="77777777" w:rsidR="00502423" w:rsidRDefault="00502423" w:rsidP="00502423">
      <w:pPr>
        <w:jc w:val="both"/>
      </w:pPr>
    </w:p>
    <w:p w14:paraId="735FB68D"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39EB37C8" w14:textId="77777777" w:rsidR="00502423" w:rsidRPr="00353192" w:rsidRDefault="00502423" w:rsidP="00502423">
      <w:pPr>
        <w:jc w:val="both"/>
        <w:rPr>
          <w:u w:val="single"/>
        </w:rPr>
      </w:pPr>
    </w:p>
    <w:p w14:paraId="0FC7D78A"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00A4817C" w14:textId="77777777" w:rsidR="00502423" w:rsidRPr="00353192" w:rsidRDefault="00502423" w:rsidP="00502423">
      <w:pPr>
        <w:shd w:val="clear" w:color="auto" w:fill="FFFFFF"/>
        <w:jc w:val="both"/>
        <w:rPr>
          <w:rFonts w:eastAsia="Times New Roman" w:cs="Times New Roman"/>
          <w:b/>
          <w:u w:val="single"/>
          <w:lang w:eastAsia="en-GB"/>
        </w:rPr>
      </w:pPr>
    </w:p>
    <w:p w14:paraId="420815F0" w14:textId="77777777" w:rsidR="00502423" w:rsidRPr="00353192"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lastRenderedPageBreak/>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A6E77AE" w14:textId="5883B8CC"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3C52AF">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2&lt;/sup&gt;", "plainTextFormattedCitation" : "32", "previouslyFormattedCitation" : "&lt;sup&gt;32&lt;/sup&gt;" }, "properties" : { "noteIndex" : 0 }, "schema" : "https://github.com/citation-style-language/schema/raw/master/csl-citation.json" }</w:instrText>
      </w:r>
      <w:r w:rsidR="00421AF3">
        <w:fldChar w:fldCharType="separate"/>
      </w:r>
      <w:r w:rsidR="003C52AF" w:rsidRPr="003C52AF">
        <w:rPr>
          <w:noProof/>
          <w:vertAlign w:val="superscript"/>
        </w:rPr>
        <w:t>32</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12" w:name="_Ref316138548"/>
      <w:r w:rsidR="004341A5" w:rsidRPr="00C13FDC">
        <w:t>.</w:t>
      </w:r>
      <w:bookmarkEnd w:id="12"/>
      <w:r w:rsidR="004A3044">
        <w:fldChar w:fldCharType="begin" w:fldLock="1"/>
      </w:r>
      <w:r w:rsidR="003C52AF">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3&lt;/sup&gt;", "plainTextFormattedCitation" : "33", "previouslyFormattedCitation" : "&lt;sup&gt;33&lt;/sup&gt;" }, "properties" : { "noteIndex" : 0 }, "schema" : "https://github.com/citation-style-language/schema/raw/master/csl-citation.json" }</w:instrText>
      </w:r>
      <w:r w:rsidR="004A3044">
        <w:fldChar w:fldCharType="separate"/>
      </w:r>
      <w:r w:rsidR="003C52AF" w:rsidRPr="003C52AF">
        <w:rPr>
          <w:noProof/>
          <w:vertAlign w:val="superscript"/>
        </w:rPr>
        <w:t>33</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3C52AF">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34&lt;/sup&gt;", "plainTextFormattedCitation" : "34", "previouslyFormattedCitation" : "&lt;sup&gt;34&lt;/sup&gt;" }, "properties" : { "noteIndex" : 0 }, "schema" : "https://github.com/citation-style-language/schema/raw/master/csl-citation.json" }</w:instrText>
      </w:r>
      <w:r w:rsidR="00B4101F">
        <w:fldChar w:fldCharType="separate"/>
      </w:r>
      <w:r w:rsidR="003C52AF" w:rsidRPr="003C52AF">
        <w:rPr>
          <w:noProof/>
          <w:vertAlign w:val="superscript"/>
        </w:rPr>
        <w:t>34</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3C52AF">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35&lt;/sup&gt;", "plainTextFormattedCitation" : "35", "previouslyFormattedCitation" : "&lt;sup&gt;35&lt;/sup&gt;" }, "properties" : { "noteIndex" : 0 }, "schema" : "https://github.com/citation-style-language/schema/raw/master/csl-citation.json" }</w:instrText>
      </w:r>
      <w:r w:rsidR="00C33692">
        <w:fldChar w:fldCharType="separate"/>
      </w:r>
      <w:r w:rsidR="003C52AF" w:rsidRPr="003C52AF">
        <w:rPr>
          <w:noProof/>
          <w:vertAlign w:val="superscript"/>
        </w:rPr>
        <w:t>35</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3C52AF">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3&lt;/sup&gt;", "plainTextFormattedCitation" : "3", "previouslyFormattedCitation" : "&lt;sup&gt;3&lt;/sup&gt;" }, "properties" : { "noteIndex" : 0 }, "schema" : "https://github.com/citation-style-language/schema/raw/master/csl-citation.json" }</w:instrText>
      </w:r>
      <w:r w:rsidR="00837155">
        <w:fldChar w:fldCharType="separate"/>
      </w:r>
      <w:r w:rsidR="003C52AF" w:rsidRPr="003C52AF">
        <w:rPr>
          <w:noProof/>
          <w:vertAlign w:val="superscript"/>
        </w:rPr>
        <w:t>3</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3C52AF">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36&lt;/sup&gt;", "plainTextFormattedCitation" : "36", "previouslyFormattedCitation" : "&lt;sup&gt;36&lt;/sup&gt;" }, "properties" : { "noteIndex" : 0 }, "schema" : "https://github.com/citation-style-language/schema/raw/master/csl-citation.json" }</w:instrText>
      </w:r>
      <w:r w:rsidR="00845270">
        <w:fldChar w:fldCharType="separate"/>
      </w:r>
      <w:r w:rsidR="003C52AF" w:rsidRPr="003C52AF">
        <w:rPr>
          <w:noProof/>
          <w:vertAlign w:val="superscript"/>
        </w:rPr>
        <w:t>36</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4473C99D"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3C52AF">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37&lt;/sup&gt;", "plainTextFormattedCitation" : "37", "previouslyFormattedCitation" : "&lt;sup&gt;37&lt;/sup&gt;" }, "properties" : { "noteIndex" : 0 }, "schema" : "https://github.com/citation-style-language/schema/raw/master/csl-citation.json" }</w:instrText>
      </w:r>
      <w:r w:rsidR="004E7881">
        <w:fldChar w:fldCharType="separate"/>
      </w:r>
      <w:r w:rsidR="003C52AF" w:rsidRPr="003C52AF">
        <w:rPr>
          <w:noProof/>
          <w:vertAlign w:val="superscript"/>
        </w:rPr>
        <w:t>37</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78E8018C"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3C52AF">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38,39&lt;/sup&gt;", "plainTextFormattedCitation" : "38,39", "previouslyFormattedCitation" : "&lt;sup&gt;38,39&lt;/sup&gt;" }, "properties" : { "noteIndex" : 0 }, "schema" : "https://github.com/citation-style-language/schema/raw/master/csl-citation.json" }</w:instrText>
      </w:r>
      <w:r w:rsidR="00575F80">
        <w:rPr>
          <w:rFonts w:eastAsia="Times New Roman" w:cs="Times New Roman"/>
          <w:lang w:val="en-US" w:eastAsia="en-GB"/>
        </w:rPr>
        <w:fldChar w:fldCharType="separate"/>
      </w:r>
      <w:r w:rsidR="003C52AF" w:rsidRPr="003C52AF">
        <w:rPr>
          <w:rFonts w:eastAsia="Times New Roman" w:cs="Times New Roman"/>
          <w:noProof/>
          <w:vertAlign w:val="superscript"/>
          <w:lang w:val="en-US" w:eastAsia="en-GB"/>
        </w:rPr>
        <w:t>38,39</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40F06A46"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3C52AF">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0&lt;/sup&gt;", "plainTextFormattedCitation" : "40", "previouslyFormattedCitation" : "&lt;sup&gt;40&lt;/sup&gt;" }, "properties" : { "noteIndex" : 0 }, "schema" : "https://github.com/citation-style-language/schema/raw/master/csl-citation.json" }</w:instrText>
      </w:r>
      <w:r w:rsidR="003B32B9">
        <w:rPr>
          <w:rFonts w:eastAsia="Times New Roman" w:cs="Times New Roman"/>
          <w:lang w:val="en-US" w:eastAsia="en-GB"/>
        </w:rPr>
        <w:fldChar w:fldCharType="separate"/>
      </w:r>
      <w:r w:rsidR="003C52AF" w:rsidRPr="003C52AF">
        <w:rPr>
          <w:rFonts w:eastAsia="Times New Roman" w:cs="Times New Roman"/>
          <w:noProof/>
          <w:vertAlign w:val="superscript"/>
          <w:lang w:val="en-US" w:eastAsia="en-GB"/>
        </w:rPr>
        <w:t>40</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7F5A1303" w:rsidR="00F1123A"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sidR="003C52AF">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1&lt;/sup&gt;", "plainTextFormattedCitation" : "41", "previouslyFormattedCitation" : "&lt;sup&gt;41&lt;/sup&gt;" }, "properties" : { "noteIndex" : 0 }, "schema" : "https://github.com/citation-style-language/schema/raw/master/csl-citation.json" }</w:instrText>
      </w:r>
      <w:r>
        <w:rPr>
          <w:rFonts w:ascii="Calibri" w:hAnsi="Calibri"/>
        </w:rPr>
        <w:fldChar w:fldCharType="separate"/>
      </w:r>
      <w:r w:rsidR="003C52AF" w:rsidRPr="003C52AF">
        <w:rPr>
          <w:rFonts w:ascii="Calibri" w:hAnsi="Calibri"/>
          <w:noProof/>
          <w:vertAlign w:val="superscript"/>
        </w:rPr>
        <w:t>41</w:t>
      </w:r>
      <w:r>
        <w:rPr>
          <w:rFonts w:ascii="Calibri" w:hAnsi="Calibri"/>
        </w:rPr>
        <w:fldChar w:fldCharType="end"/>
      </w:r>
    </w:p>
    <w:p w14:paraId="0A905E0D" w14:textId="77777777" w:rsidR="00F16780" w:rsidRDefault="00F16780" w:rsidP="002B360C">
      <w:pPr>
        <w:shd w:val="clear" w:color="auto" w:fill="FFFFFF"/>
        <w:rPr>
          <w:rFonts w:ascii="Calibri" w:hAnsi="Calibri"/>
        </w:rPr>
      </w:pPr>
    </w:p>
    <w:p w14:paraId="5F74C288" w14:textId="28DD0BBC" w:rsidR="00F16780" w:rsidRPr="00D43FFB" w:rsidRDefault="00F16780" w:rsidP="002B360C">
      <w:pPr>
        <w:shd w:val="clear" w:color="auto" w:fill="FFFFFF"/>
        <w:rPr>
          <w:rFonts w:ascii="Calibri" w:hAnsi="Calibri"/>
        </w:rPr>
      </w:pPr>
      <w:r>
        <w:rPr>
          <w:rFonts w:ascii="Calibri" w:hAnsi="Calibri"/>
          <w:b/>
        </w:rPr>
        <w:t>Harvesting</w:t>
      </w:r>
      <w:r w:rsidR="00FC1D7D">
        <w:rPr>
          <w:rFonts w:ascii="Calibri" w:hAnsi="Calibri"/>
          <w:b/>
        </w:rPr>
        <w:t>.</w:t>
      </w:r>
      <w:r w:rsidR="00D43FFB">
        <w:rPr>
          <w:rFonts w:ascii="Calibri" w:hAnsi="Calibri"/>
          <w:b/>
        </w:rPr>
        <w:t xml:space="preserve"> </w:t>
      </w:r>
      <w:r w:rsidR="00D43FFB">
        <w:rPr>
          <w:rFonts w:ascii="Calibri" w:hAnsi="Calibri"/>
        </w:rPr>
        <w:t xml:space="preserve">When </w:t>
      </w:r>
      <w:r w:rsidR="003270BD">
        <w:rPr>
          <w:rFonts w:ascii="Calibri" w:hAnsi="Calibri"/>
        </w:rPr>
        <w:t xml:space="preserve">already terminally ill </w:t>
      </w:r>
      <w:r w:rsidR="00D43FFB">
        <w:rPr>
          <w:rFonts w:ascii="Calibri" w:hAnsi="Calibri"/>
        </w:rPr>
        <w:t xml:space="preserve">members of a population are exposed to extreme heat, </w:t>
      </w:r>
      <w:r w:rsidR="003270BD">
        <w:rPr>
          <w:rFonts w:ascii="Calibri" w:hAnsi="Calibri"/>
        </w:rPr>
        <w:t>their deaths can be brought forward in time by a few weeks.</w:t>
      </w:r>
      <w:r w:rsidR="005E49C2">
        <w:rPr>
          <w:rFonts w:ascii="Calibri" w:hAnsi="Calibri"/>
        </w:rPr>
        <w:fldChar w:fldCharType="begin" w:fldLock="1"/>
      </w:r>
      <w:r w:rsidR="003C52AF">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2&lt;/sup&gt;", "plainTextFormattedCitation" : "42", "previouslyFormattedCitation" : "&lt;sup&gt;42&lt;/sup&gt;" }, "properties" : { "noteIndex" : 0 }, "schema" : "https://github.com/citation-style-language/schema/raw/master/csl-citation.json" }</w:instrText>
      </w:r>
      <w:r w:rsidR="005E49C2">
        <w:rPr>
          <w:rFonts w:ascii="Calibri" w:hAnsi="Calibri"/>
        </w:rPr>
        <w:fldChar w:fldCharType="separate"/>
      </w:r>
      <w:r w:rsidR="003C52AF" w:rsidRPr="003C52AF">
        <w:rPr>
          <w:rFonts w:ascii="Calibri" w:hAnsi="Calibri"/>
          <w:noProof/>
          <w:vertAlign w:val="superscript"/>
        </w:rPr>
        <w:t>42</w:t>
      </w:r>
      <w:r w:rsidR="005E49C2">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66143356"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eat e</w:t>
      </w:r>
      <w:r w:rsidR="00E7661E">
        <w:rPr>
          <w:rFonts w:ascii="Calibri" w:hAnsi="Calibri"/>
          <w:b/>
        </w:rPr>
        <w:t>dema</w:t>
      </w:r>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3C52AF">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3&lt;/sup&gt;", "plainTextFormattedCitation" : "43", "previouslyFormattedCitation" : "&lt;sup&gt;43&lt;/sup&gt;" }, "properties" : { "noteIndex" : 0 }, "schema" : "https://github.com/citation-style-language/schema/raw/master/csl-citation.json" }</w:instrText>
      </w:r>
      <w:r w:rsidR="005E3580">
        <w:rPr>
          <w:rFonts w:ascii="Calibri" w:hAnsi="Calibri"/>
        </w:rPr>
        <w:fldChar w:fldCharType="separate"/>
      </w:r>
      <w:r w:rsidR="003C52AF" w:rsidRPr="003C52AF">
        <w:rPr>
          <w:rFonts w:ascii="Calibri" w:hAnsi="Calibri"/>
          <w:noProof/>
          <w:vertAlign w:val="superscript"/>
        </w:rPr>
        <w:t>43</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3C52AF">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4&lt;/sup&gt;", "plainTextFormattedCitation" : "44", "previouslyFormattedCitation" : "&lt;sup&gt;44&lt;/sup&gt;" }, "properties" : { "noteIndex" : 0 }, "schema" : "https://github.com/citation-style-language/schema/raw/master/csl-citation.json" }</w:instrText>
      </w:r>
      <w:r w:rsidR="00FF3287">
        <w:rPr>
          <w:rFonts w:ascii="Calibri" w:hAnsi="Calibri"/>
        </w:rPr>
        <w:fldChar w:fldCharType="separate"/>
      </w:r>
      <w:r w:rsidR="003C52AF" w:rsidRPr="003C52AF">
        <w:rPr>
          <w:rFonts w:ascii="Calibri" w:hAnsi="Calibri"/>
          <w:noProof/>
          <w:vertAlign w:val="superscript"/>
        </w:rPr>
        <w:t>44</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4EDBA3A7"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3C52AF">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4&lt;/sup&gt;", "plainTextFormattedCitation" : "44", "previouslyFormattedCitation" : "&lt;sup&gt;44&lt;/sup&gt;" }, "properties" : { "noteIndex" : 0 }, "schema" : "https://github.com/citation-style-language/schema/raw/master/csl-citation.json" }</w:instrText>
      </w:r>
      <w:r w:rsidR="00B760B4">
        <w:rPr>
          <w:rFonts w:ascii="Calibri" w:hAnsi="Calibri"/>
        </w:rPr>
        <w:fldChar w:fldCharType="separate"/>
      </w:r>
      <w:r w:rsidR="003C52AF" w:rsidRPr="003C52AF">
        <w:rPr>
          <w:rFonts w:ascii="Calibri" w:hAnsi="Calibri"/>
          <w:noProof/>
          <w:vertAlign w:val="superscript"/>
        </w:rPr>
        <w:t>44</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451A1B40"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milaria rubra’,</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3C52AF">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3&lt;/sup&gt;", "plainTextFormattedCitation" : "43", "previouslyFormattedCitation" : "&lt;sup&gt;43&lt;/sup&gt;" }, "properties" : { "noteIndex" : 0 }, "schema" : "https://github.com/citation-style-language/schema/raw/master/csl-citation.json" }</w:instrText>
      </w:r>
      <w:r w:rsidR="002200CA">
        <w:rPr>
          <w:rFonts w:ascii="Calibri" w:hAnsi="Calibri"/>
        </w:rPr>
        <w:fldChar w:fldCharType="separate"/>
      </w:r>
      <w:r w:rsidR="003C52AF" w:rsidRPr="003C52AF">
        <w:rPr>
          <w:rFonts w:ascii="Calibri" w:hAnsi="Calibri"/>
          <w:noProof/>
          <w:vertAlign w:val="superscript"/>
        </w:rPr>
        <w:t>43</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15386FF1"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3C52AF">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45&lt;/sup&gt;", "plainTextFormattedCitation" : "45", "previouslyFormattedCitation" : "&lt;sup&gt;45&lt;/sup&gt;" }, "properties" : { "noteIndex" : 0 }, "schema" : "https://github.com/citation-style-language/schema/raw/master/csl-citation.json" }</w:instrText>
      </w:r>
      <w:r w:rsidR="009F2B98">
        <w:rPr>
          <w:rFonts w:ascii="Calibri" w:hAnsi="Calibri"/>
        </w:rPr>
        <w:fldChar w:fldCharType="separate"/>
      </w:r>
      <w:r w:rsidR="003C52AF" w:rsidRPr="003C52AF">
        <w:rPr>
          <w:rFonts w:ascii="Calibri" w:hAnsi="Calibri"/>
          <w:noProof/>
          <w:vertAlign w:val="superscript"/>
        </w:rPr>
        <w:t>45</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3C52AF">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46&lt;/sup&gt;", "plainTextFormattedCitation" : "46", "previouslyFormattedCitation" : "&lt;sup&gt;46&lt;/sup&gt;" }, "properties" : { "noteIndex" : 0 }, "schema" : "https://github.com/citation-style-language/schema/raw/master/csl-citation.json" }</w:instrText>
      </w:r>
      <w:r w:rsidR="00141B16">
        <w:rPr>
          <w:rFonts w:ascii="Calibri" w:hAnsi="Calibri"/>
        </w:rPr>
        <w:fldChar w:fldCharType="separate"/>
      </w:r>
      <w:r w:rsidR="003C52AF" w:rsidRPr="003C52AF">
        <w:rPr>
          <w:rFonts w:ascii="Calibri" w:hAnsi="Calibri"/>
          <w:noProof/>
          <w:vertAlign w:val="superscript"/>
        </w:rPr>
        <w:t>46</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5F7E2AFF"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3C52AF">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4&lt;/sup&gt;", "plainTextFormattedCitation" : "44", "previouslyFormattedCitation" : "&lt;sup&gt;44&lt;/sup&gt;" }, "properties" : { "noteIndex" : 0 }, "schema" : "https://github.com/citation-style-language/schema/raw/master/csl-citation.json" }</w:instrText>
      </w:r>
      <w:r w:rsidR="00743BFB">
        <w:rPr>
          <w:rFonts w:ascii="Calibri" w:hAnsi="Calibri"/>
        </w:rPr>
        <w:fldChar w:fldCharType="separate"/>
      </w:r>
      <w:r w:rsidR="003C52AF" w:rsidRPr="003C52AF">
        <w:rPr>
          <w:rFonts w:ascii="Calibri" w:hAnsi="Calibri"/>
          <w:noProof/>
          <w:vertAlign w:val="superscript"/>
        </w:rPr>
        <w:t>44</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1B1A5190"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3C52AF">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4&lt;/sup&gt;", "plainTextFormattedCitation" : "44", "previouslyFormattedCitation" : "&lt;sup&gt;44&lt;/sup&gt;" }, "properties" : { "noteIndex" : 0 }, "schema" : "https://github.com/citation-style-language/schema/raw/master/csl-citation.json" }</w:instrText>
      </w:r>
      <w:r w:rsidR="00015F70">
        <w:rPr>
          <w:rFonts w:ascii="Calibri" w:hAnsi="Calibri"/>
        </w:rPr>
        <w:fldChar w:fldCharType="separate"/>
      </w:r>
      <w:r w:rsidR="003C52AF" w:rsidRPr="003C52AF">
        <w:rPr>
          <w:rFonts w:ascii="Calibri" w:hAnsi="Calibri"/>
          <w:noProof/>
          <w:vertAlign w:val="superscript"/>
        </w:rPr>
        <w:t>44</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1DD73D93"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metrics to track </w:t>
      </w:r>
      <w:r w:rsidR="00A30E2C">
        <w:rPr>
          <w:rFonts w:eastAsia="Times New Roman" w:cs="Times New Roman"/>
          <w:b/>
          <w:u w:val="single"/>
          <w:lang w:eastAsia="en-GB"/>
        </w:rPr>
        <w:t>disaster-related mortality</w:t>
      </w:r>
    </w:p>
    <w:p w14:paraId="49B8ED5A" w14:textId="77777777" w:rsidR="00453E9D" w:rsidRDefault="00453E9D" w:rsidP="00DD1467">
      <w:pPr>
        <w:shd w:val="clear" w:color="auto" w:fill="FFFFFF"/>
        <w:jc w:val="both"/>
        <w:outlineLvl w:val="0"/>
        <w:rPr>
          <w:rFonts w:eastAsia="Times New Roman" w:cs="Times New Roman"/>
          <w:lang w:eastAsia="en-GB"/>
        </w:rPr>
      </w:pPr>
    </w:p>
    <w:p w14:paraId="04D708C5" w14:textId="77777777" w:rsidR="00B14C27" w:rsidRDefault="00B14C27" w:rsidP="00B14C27">
      <w:pPr>
        <w:shd w:val="clear" w:color="auto" w:fill="FFFFFF"/>
        <w:jc w:val="both"/>
        <w:outlineLvl w:val="0"/>
        <w:rPr>
          <w:rFonts w:eastAsia="Times New Roman" w:cs="Times New Roman"/>
          <w:lang w:eastAsia="en-GB"/>
        </w:rPr>
      </w:pPr>
      <w:r>
        <w:rPr>
          <w:rFonts w:eastAsia="Times New Roman" w:cs="Times New Roman"/>
          <w:lang w:eastAsia="en-GB"/>
        </w:rPr>
        <w:t>The core elements of a Heat Health Action Plan (HHAP) are stipulated by the WHO as follows[ref]:</w:t>
      </w:r>
    </w:p>
    <w:p w14:paraId="48781D98" w14:textId="77777777" w:rsidR="00B14C27" w:rsidRDefault="00B14C27" w:rsidP="00B14C27">
      <w:pPr>
        <w:shd w:val="clear" w:color="auto" w:fill="FFFFFF"/>
        <w:jc w:val="both"/>
        <w:outlineLvl w:val="0"/>
        <w:rPr>
          <w:rFonts w:eastAsia="Times New Roman" w:cs="Times New Roman"/>
          <w:b/>
          <w:u w:val="single"/>
          <w:lang w:eastAsia="en-GB"/>
        </w:rPr>
      </w:pPr>
    </w:p>
    <w:p w14:paraId="43143A9E"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 Lead body and interdisciplinary cooperation</w:t>
      </w:r>
    </w:p>
    <w:p w14:paraId="7A199689"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 Use of heat alert system</w:t>
      </w:r>
    </w:p>
    <w:p w14:paraId="42B10F7D"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I. Information and communication</w:t>
      </w:r>
    </w:p>
    <w:p w14:paraId="1DAC02D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V. Reducing heat indoors</w:t>
      </w:r>
    </w:p>
    <w:p w14:paraId="6AF65A3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 xml:space="preserve">V. </w:t>
      </w:r>
      <w:proofErr w:type="gramStart"/>
      <w:r w:rsidRPr="0056070E">
        <w:rPr>
          <w:rFonts w:eastAsia="Times New Roman" w:cs="Times New Roman"/>
          <w:lang w:eastAsia="en-GB"/>
        </w:rPr>
        <w:t>Particular care</w:t>
      </w:r>
      <w:proofErr w:type="gramEnd"/>
      <w:r w:rsidRPr="0056070E">
        <w:rPr>
          <w:rFonts w:eastAsia="Times New Roman" w:cs="Times New Roman"/>
          <w:lang w:eastAsia="en-GB"/>
        </w:rPr>
        <w:t xml:space="preserve"> for vulnerable population groups</w:t>
      </w:r>
    </w:p>
    <w:p w14:paraId="07F07F00"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 Preparedness of the health and social care system</w:t>
      </w:r>
    </w:p>
    <w:p w14:paraId="3044D654"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I. Long-term urban planning and building sector</w:t>
      </w:r>
    </w:p>
    <w:p w14:paraId="35EDFA1C" w14:textId="18B230E2" w:rsidR="00B14C27" w:rsidRDefault="00B14C27" w:rsidP="00DD1467">
      <w:pPr>
        <w:shd w:val="clear" w:color="auto" w:fill="FFFFFF"/>
        <w:jc w:val="both"/>
        <w:outlineLvl w:val="0"/>
        <w:rPr>
          <w:rFonts w:eastAsia="Times New Roman" w:cs="Times New Roman"/>
          <w:lang w:eastAsia="en-GB"/>
        </w:rPr>
      </w:pPr>
      <w:r w:rsidRPr="0056070E">
        <w:rPr>
          <w:rFonts w:eastAsia="Times New Roman" w:cs="Times New Roman"/>
          <w:lang w:eastAsia="en-GB"/>
        </w:rPr>
        <w:t>VIII. Monitoring and evaluation of measures</w:t>
      </w:r>
    </w:p>
    <w:p w14:paraId="05A0CCA2" w14:textId="77777777" w:rsidR="00B14C27" w:rsidRDefault="00B14C27" w:rsidP="00DD1467">
      <w:pPr>
        <w:shd w:val="clear" w:color="auto" w:fill="FFFFFF"/>
        <w:jc w:val="both"/>
        <w:outlineLvl w:val="0"/>
        <w:rPr>
          <w:rFonts w:eastAsia="Times New Roman" w:cs="Times New Roman"/>
          <w:lang w:eastAsia="en-GB"/>
        </w:rPr>
      </w:pPr>
    </w:p>
    <w:p w14:paraId="56767168" w14:textId="30EBA885" w:rsidR="00453E9D" w:rsidRDefault="00FA166B"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Heat-related mortality. </w:t>
      </w:r>
      <w:r>
        <w:rPr>
          <w:rFonts w:eastAsia="Times New Roman" w:cs="Times New Roman"/>
          <w:lang w:eastAsia="en-GB"/>
        </w:rPr>
        <w:t>WHO Climate and Health country profiles</w:t>
      </w:r>
    </w:p>
    <w:p w14:paraId="4159E67A" w14:textId="77777777" w:rsidR="00FA166B" w:rsidRDefault="00FA166B" w:rsidP="00DD1467">
      <w:pPr>
        <w:shd w:val="clear" w:color="auto" w:fill="FFFFFF"/>
        <w:jc w:val="both"/>
        <w:outlineLvl w:val="0"/>
        <w:rPr>
          <w:rFonts w:eastAsia="Times New Roman" w:cs="Times New Roman"/>
          <w:lang w:eastAsia="en-GB"/>
        </w:rPr>
      </w:pPr>
    </w:p>
    <w:p w14:paraId="5BACB3C2" w14:textId="43376864" w:rsidR="00FA166B" w:rsidRDefault="00695B8E"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Deaths </w:t>
      </w:r>
      <w:r w:rsidR="00F16780">
        <w:rPr>
          <w:rFonts w:eastAsia="Times New Roman" w:cs="Times New Roman"/>
          <w:b/>
          <w:lang w:eastAsia="en-GB"/>
        </w:rPr>
        <w:t>avoided</w:t>
      </w:r>
      <w:r>
        <w:rPr>
          <w:rFonts w:eastAsia="Times New Roman" w:cs="Times New Roman"/>
          <w:b/>
          <w:lang w:eastAsia="en-GB"/>
        </w:rPr>
        <w:t xml:space="preserve"> due to </w:t>
      </w:r>
      <w:r w:rsidR="00FC1D7D">
        <w:rPr>
          <w:rFonts w:eastAsia="Times New Roman" w:cs="Times New Roman"/>
          <w:b/>
          <w:lang w:eastAsia="en-GB"/>
        </w:rPr>
        <w:t>Heat Health Warning Systems</w:t>
      </w:r>
      <w:r w:rsidR="00A81911">
        <w:rPr>
          <w:rFonts w:eastAsia="Times New Roman" w:cs="Times New Roman"/>
          <w:b/>
          <w:lang w:eastAsia="en-GB"/>
        </w:rPr>
        <w:t xml:space="preserve"> (</w:t>
      </w:r>
      <w:r>
        <w:rPr>
          <w:rFonts w:eastAsia="Times New Roman" w:cs="Times New Roman"/>
          <w:b/>
          <w:lang w:eastAsia="en-GB"/>
        </w:rPr>
        <w:t>HHWSs</w:t>
      </w:r>
      <w:r w:rsidR="00A81911">
        <w:rPr>
          <w:rFonts w:eastAsia="Times New Roman" w:cs="Times New Roman"/>
          <w:b/>
          <w:lang w:eastAsia="en-GB"/>
        </w:rPr>
        <w:t>)</w:t>
      </w:r>
      <w:r>
        <w:rPr>
          <w:rFonts w:eastAsia="Times New Roman" w:cs="Times New Roman"/>
          <w:b/>
          <w:lang w:eastAsia="en-GB"/>
        </w:rPr>
        <w:t xml:space="preserve">. </w:t>
      </w:r>
      <w:r>
        <w:rPr>
          <w:rFonts w:eastAsia="Times New Roman" w:cs="Times New Roman"/>
          <w:lang w:eastAsia="en-GB"/>
        </w:rPr>
        <w:t xml:space="preserve">Several </w:t>
      </w:r>
      <w:r w:rsidR="00FC1D7D">
        <w:rPr>
          <w:rFonts w:eastAsia="Times New Roman" w:cs="Times New Roman"/>
          <w:lang w:eastAsia="en-GB"/>
        </w:rPr>
        <w:t xml:space="preserve">studies exist which have examined the effectiveness of </w:t>
      </w:r>
      <w:r w:rsidR="00C42C79">
        <w:rPr>
          <w:rFonts w:eastAsia="Times New Roman" w:cs="Times New Roman"/>
          <w:lang w:eastAsia="en-GB"/>
        </w:rPr>
        <w:t>HHWSs in avoiding death from extreme heat</w:t>
      </w:r>
      <w:r w:rsidR="00BB1272">
        <w:rPr>
          <w:rFonts w:eastAsia="Times New Roman" w:cs="Times New Roman"/>
          <w:lang w:eastAsia="en-GB"/>
        </w:rPr>
        <w:t>.</w:t>
      </w:r>
      <w:r w:rsidR="002A542C">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DOI" : "10.1093/ije/dym253", "ISBN" : "1464-3685 (Electronic)\\r0300-5771 (Linking)", "ISSN" : "03005771", "PMID" : "18194962", "abstract" : "BACKGROUND: In July 2006, a lasting and severe heat wave occurred in Western Europe. Since the 2003 heat wave, several preventive measures and an alert system aiming at reducing the risks related to high temperatures have been set up in France by the health authorities and institutions. In order to evaluate the effectiveness of those measures, the observed excess mortality during the 2006 heat wave was compared to the expected excess mortality.\\n\\nMETHODS: A Poisson regression model relating the daily fluctuations in summer temperature and mortality in France from 1975 to 2003 was used to estimate the daily expected number of deaths over the period 2004-2006 as a function of the observed temperatures.\\n\\nRESULTS: During the 2006 heat wave (from 11 to 28 July), about 2065 excess deaths occurred in France. Considering the observed temperatures and with the hypothesis that heat-related mortality had not changed since 2003, 6452 excess deaths were predicted for the period. The observed mortality during the 2006 heat wave was thus markedly less than the expected mortality (approximately 4400 less deaths).\\n\\nCONCLUSIONS: The excess mortality during the 2006 heat wave, which was markedly lower than that predicted by the model, may be interpreted as a decrease in the population's vulnerability to heat, together with, since 2003, increased awareness of the risk related to extreme temperatures, preventive measures and the set-up of the warning system.", "author" : [ { "dropping-particle" : "", "family" : "Fouillet", "given" : "A.", "non-dropping-particle" : "", "parse-names" : false, "suffix" : "" }, { "dropping-particle" : "", "family" : "Rey", "given" : "G.", "non-dropping-particle" : "", "parse-names" : false, "suffix" : "" }, { "dropping-particle" : "", "family" : "Wagner", "given" : "V.", "non-dropping-particle" : "", "parse-names" : false, "suffix" : "" }, { "dropping-particle" : "", "family" : "Laaidi", "given" : "K.", "non-dropping-particle" : "", "parse-names" : false, "suffix" : "" }, { "dropping-particle" : "", "family" : "Empereur-Bissonnet", "given" : "P.", "non-dropping-particle" : "", "parse-names" : false, "suffix" : "" }, { "dropping-particle" : "", "family" : "Tertre", "given" : "A.", "non-dropping-particle" : "Le", "parse-names" : false, "suffix" : "" }, { "dropping-particle" : "", "family" : "Frayssinet", "given" : "P.", "non-dropping-particle" : "", "parse-names" : false, "suffix" : "" }, { "dropping-particle" : "", "family" : "Bessemoulin", "given" : "P.", "non-dropping-particle" : "", "parse-names" : false, "suffix" : "" }, { "dropping-particle" : "", "family" : "Laurent", "given" : "F.", "non-dropping-particle" : "", "parse-names" : false, "suffix" : "" }, { "dropping-particle" : "", "family" : "Crouy-Chanel", "given" : "P.", "non-dropping-particle" : "De", "parse-names" : false, "suffix" : "" }, { "dropping-particle" : "", "family" : "Jougla", "given" : "E.", "non-dropping-particle" : "", "parse-names" : false, "suffix" : "" }, { "dropping-particle" : "", "family" : "H\u00e9mon", "given" : "Denis", "non-dropping-particle" : "", "parse-names" : false, "suffix" : "" } ], "container-title" : "International Journal of Epidemiology", "id" : "ITEM-1", "issue" : "2", "issued" : { "date-parts" : [ [ "2008" ] ] }, "page" : "309-317", "title" : "Has the impact of heat waves on mortality changed in France since the European heat wave of summer 2003? A study of the 2006 heat wave", "type" : "article-journal", "volume" : "37" }, "uris" : [ "http://www.mendeley.com/documents/?uuid=9d122ee1-11fe-453e-bd82-8bd91fa9364c" ] } ], "mendeley" : { "formattedCitation" : "&lt;sup&gt;47&lt;/sup&gt;", "plainTextFormattedCitation" : "47", "previouslyFormattedCitation" : "&lt;sup&gt;47&lt;/sup&gt;" }, "properties" : { "noteIndex" : 0 }, "schema" : "https://github.com/citation-style-language/schema/raw/master/csl-citation.json" }</w:instrText>
      </w:r>
      <w:r w:rsidR="002A542C">
        <w:rPr>
          <w:rFonts w:eastAsia="Times New Roman" w:cs="Times New Roman"/>
          <w:lang w:eastAsia="en-GB"/>
        </w:rPr>
        <w:fldChar w:fldCharType="separate"/>
      </w:r>
      <w:r w:rsidR="003C52AF" w:rsidRPr="003C52AF">
        <w:rPr>
          <w:rFonts w:eastAsia="Times New Roman" w:cs="Times New Roman"/>
          <w:noProof/>
          <w:vertAlign w:val="superscript"/>
          <w:lang w:eastAsia="en-GB"/>
        </w:rPr>
        <w:t>47</w:t>
      </w:r>
      <w:r w:rsidR="002A542C">
        <w:rPr>
          <w:rFonts w:eastAsia="Times New Roman" w:cs="Times New Roman"/>
          <w:lang w:eastAsia="en-GB"/>
        </w:rPr>
        <w:fldChar w:fldCharType="end"/>
      </w:r>
    </w:p>
    <w:p w14:paraId="38D0011D" w14:textId="77777777" w:rsidR="00246638" w:rsidRDefault="00246638" w:rsidP="00DD1467">
      <w:pPr>
        <w:shd w:val="clear" w:color="auto" w:fill="FFFFFF"/>
        <w:jc w:val="both"/>
        <w:outlineLvl w:val="0"/>
        <w:rPr>
          <w:rFonts w:eastAsia="Times New Roman" w:cs="Times New Roman"/>
          <w:lang w:eastAsia="en-GB"/>
        </w:rPr>
      </w:pPr>
    </w:p>
    <w:p w14:paraId="3ADD68BD" w14:textId="494FE14C" w:rsidR="0044363A" w:rsidRPr="00EF1DD4" w:rsidRDefault="00246638" w:rsidP="002200CA">
      <w:pPr>
        <w:shd w:val="clear" w:color="auto" w:fill="FFFFFF"/>
        <w:jc w:val="both"/>
        <w:outlineLvl w:val="0"/>
        <w:rPr>
          <w:rFonts w:eastAsia="Times New Roman" w:cs="Times New Roman"/>
          <w:b/>
          <w:lang w:eastAsia="en-GB"/>
        </w:rPr>
      </w:pPr>
      <w:r>
        <w:rPr>
          <w:rFonts w:eastAsia="Times New Roman" w:cs="Times New Roman"/>
          <w:b/>
          <w:lang w:eastAsia="en-GB"/>
        </w:rPr>
        <w:t>Best metri</w:t>
      </w:r>
      <w:r w:rsidR="00EF1DD4">
        <w:rPr>
          <w:rFonts w:eastAsia="Times New Roman" w:cs="Times New Roman"/>
          <w:b/>
          <w:lang w:eastAsia="en-GB"/>
        </w:rPr>
        <w:t>cs to predict excess mortality.</w:t>
      </w:r>
      <w:r w:rsidR="00EF1DD4">
        <w:rPr>
          <w:rFonts w:eastAsia="Times New Roman" w:cs="Times New Roman"/>
          <w:b/>
          <w:lang w:eastAsia="en-GB"/>
        </w:rPr>
        <w:br w:type="page"/>
      </w:r>
    </w:p>
    <w:p w14:paraId="6EDEEFE0" w14:textId="77777777" w:rsidR="00476271" w:rsidRPr="00476271" w:rsidRDefault="00476271" w:rsidP="00476271"/>
    <w:p w14:paraId="56D3AEE0" w14:textId="11E8BA9E" w:rsidR="00C9108E"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23A0FE1E" w14:textId="5D19A9A5" w:rsidR="00A439F9" w:rsidRPr="00353192" w:rsidRDefault="00B00A93" w:rsidP="00A439F9">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w:t>
      </w:r>
      <w:r w:rsidR="00A439F9" w:rsidRPr="00353192">
        <w:rPr>
          <w:rFonts w:eastAsia="Times New Roman" w:cs="Times New Roman"/>
          <w:b/>
          <w:u w:val="single"/>
          <w:lang w:eastAsia="en-GB"/>
        </w:rPr>
        <w:t>Deliverables</w:t>
      </w:r>
    </w:p>
    <w:p w14:paraId="724196DE" w14:textId="77777777" w:rsidR="00A439F9" w:rsidRPr="00353192" w:rsidRDefault="00A439F9" w:rsidP="00A439F9">
      <w:pPr>
        <w:shd w:val="clear" w:color="auto" w:fill="FFFFFF"/>
        <w:jc w:val="both"/>
        <w:rPr>
          <w:rFonts w:eastAsia="Times New Roman" w:cs="Times New Roman"/>
          <w:b/>
          <w:u w:val="single"/>
          <w:lang w:eastAsia="en-GB"/>
        </w:rPr>
      </w:pPr>
    </w:p>
    <w:p w14:paraId="5945B7E9" w14:textId="77777777" w:rsidR="00A439F9" w:rsidRPr="00353192" w:rsidRDefault="00A439F9" w:rsidP="00A439F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597AA6F0" w14:textId="77777777"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lastRenderedPageBreak/>
        <w:t>References</w:t>
      </w:r>
    </w:p>
    <w:p w14:paraId="71D13549" w14:textId="77777777" w:rsidR="00FF69F5" w:rsidRPr="00A618F9" w:rsidRDefault="00FF69F5" w:rsidP="00FF69F5">
      <w:pPr>
        <w:widowControl w:val="0"/>
        <w:autoSpaceDE w:val="0"/>
        <w:autoSpaceDN w:val="0"/>
        <w:adjustRightInd w:val="0"/>
        <w:ind w:left="640" w:hanging="640"/>
        <w:jc w:val="both"/>
      </w:pPr>
    </w:p>
    <w:p w14:paraId="0B90550B" w14:textId="785704CC" w:rsidR="003C52AF" w:rsidRPr="003C52AF" w:rsidRDefault="00FF69F5" w:rsidP="003C52AF">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3C52AF" w:rsidRPr="003C52AF">
        <w:rPr>
          <w:rFonts w:ascii="Calibri" w:eastAsia="Times New Roman" w:hAnsi="Calibri" w:cs="Times New Roman"/>
          <w:noProof/>
        </w:rPr>
        <w:t>1</w:t>
      </w:r>
      <w:r w:rsidR="003C52AF" w:rsidRPr="003C52AF">
        <w:rPr>
          <w:rFonts w:ascii="Calibri" w:eastAsia="Times New Roman" w:hAnsi="Calibri" w:cs="Times New Roman"/>
          <w:noProof/>
        </w:rPr>
        <w:tab/>
        <w:t xml:space="preserve">Recommendations for Action Heat: Action Plans to protect human health. </w:t>
      </w:r>
      <w:r w:rsidR="003C52AF" w:rsidRPr="003C52AF">
        <w:rPr>
          <w:rFonts w:ascii="Calibri" w:eastAsia="Times New Roman" w:hAnsi="Calibri" w:cs="Times New Roman"/>
          <w:i/>
          <w:iCs/>
          <w:noProof/>
        </w:rPr>
        <w:t>Bundesministerium für Umwelt, Naturschutz, Bau und Reakt</w:t>
      </w:r>
      <w:r w:rsidR="003C52AF" w:rsidRPr="003C52AF">
        <w:rPr>
          <w:rFonts w:ascii="Calibri" w:eastAsia="Times New Roman" w:hAnsi="Calibri" w:cs="Times New Roman"/>
          <w:noProof/>
        </w:rPr>
        <w:t xml:space="preserve"> 2017; : 1–32.</w:t>
      </w:r>
    </w:p>
    <w:p w14:paraId="3B1B4AA8"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w:t>
      </w:r>
      <w:r w:rsidRPr="003C52AF">
        <w:rPr>
          <w:rFonts w:ascii="Calibri" w:eastAsia="Times New Roman" w:hAnsi="Calibri" w:cs="Times New Roman"/>
          <w:noProof/>
        </w:rPr>
        <w:tab/>
        <w:t xml:space="preserve">Hajat S, Ebi KL, Kovats RS, Menne B, Edwards S, Haines A. The human health consequences of flooding in Europe: A review. </w:t>
      </w:r>
      <w:r w:rsidRPr="003C52AF">
        <w:rPr>
          <w:rFonts w:ascii="Calibri" w:eastAsia="Times New Roman" w:hAnsi="Calibri" w:cs="Times New Roman"/>
          <w:i/>
          <w:iCs/>
          <w:noProof/>
        </w:rPr>
        <w:t>Extrem Weather Events Public Heal Responses</w:t>
      </w:r>
      <w:r w:rsidRPr="003C52AF">
        <w:rPr>
          <w:rFonts w:ascii="Calibri" w:eastAsia="Times New Roman" w:hAnsi="Calibri" w:cs="Times New Roman"/>
          <w:noProof/>
        </w:rPr>
        <w:t xml:space="preserve"> 2005; : 185–96.</w:t>
      </w:r>
    </w:p>
    <w:p w14:paraId="210BE9B2"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w:t>
      </w:r>
      <w:r w:rsidRPr="003C52AF">
        <w:rPr>
          <w:rFonts w:ascii="Calibri" w:eastAsia="Times New Roman" w:hAnsi="Calibri" w:cs="Times New Roman"/>
          <w:noProof/>
        </w:rPr>
        <w:tab/>
        <w:t xml:space="preserve">UNISDR, CRED. The human cost of weather-related disasters 1995-2015. </w:t>
      </w:r>
      <w:r w:rsidRPr="003C52AF">
        <w:rPr>
          <w:rFonts w:ascii="Calibri" w:eastAsia="Times New Roman" w:hAnsi="Calibri" w:cs="Times New Roman"/>
          <w:i/>
          <w:iCs/>
          <w:noProof/>
        </w:rPr>
        <w:t>UNISDR Publ</w:t>
      </w:r>
      <w:r w:rsidRPr="003C52AF">
        <w:rPr>
          <w:rFonts w:ascii="Calibri" w:eastAsia="Times New Roman" w:hAnsi="Calibri" w:cs="Times New Roman"/>
          <w:noProof/>
        </w:rPr>
        <w:t xml:space="preserve"> 2015; </w:t>
      </w:r>
      <w:r w:rsidRPr="003C52AF">
        <w:rPr>
          <w:rFonts w:ascii="Calibri" w:eastAsia="Times New Roman" w:hAnsi="Calibri" w:cs="Times New Roman"/>
          <w:b/>
          <w:bCs/>
          <w:noProof/>
        </w:rPr>
        <w:t>1</w:t>
      </w:r>
      <w:r w:rsidRPr="003C52AF">
        <w:rPr>
          <w:rFonts w:ascii="Calibri" w:eastAsia="Times New Roman" w:hAnsi="Calibri" w:cs="Times New Roman"/>
          <w:noProof/>
        </w:rPr>
        <w:t>: 30.</w:t>
      </w:r>
    </w:p>
    <w:p w14:paraId="61112342"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4</w:t>
      </w:r>
      <w:r w:rsidRPr="003C52AF">
        <w:rPr>
          <w:rFonts w:ascii="Calibri" w:eastAsia="Times New Roman" w:hAnsi="Calibri" w:cs="Times New Roman"/>
          <w:noProof/>
        </w:rPr>
        <w:tab/>
        <w:t xml:space="preserve">Bennet G. Bristol floods 1968. Controlled survey of effects on health of local community disaster. </w:t>
      </w:r>
      <w:r w:rsidRPr="003C52AF">
        <w:rPr>
          <w:rFonts w:ascii="Calibri" w:eastAsia="Times New Roman" w:hAnsi="Calibri" w:cs="Times New Roman"/>
          <w:i/>
          <w:iCs/>
          <w:noProof/>
        </w:rPr>
        <w:t>Br Med J</w:t>
      </w:r>
      <w:r w:rsidRPr="003C52AF">
        <w:rPr>
          <w:rFonts w:ascii="Calibri" w:eastAsia="Times New Roman" w:hAnsi="Calibri" w:cs="Times New Roman"/>
          <w:noProof/>
        </w:rPr>
        <w:t xml:space="preserve"> 1970; </w:t>
      </w:r>
      <w:r w:rsidRPr="003C52AF">
        <w:rPr>
          <w:rFonts w:ascii="Calibri" w:eastAsia="Times New Roman" w:hAnsi="Calibri" w:cs="Times New Roman"/>
          <w:b/>
          <w:bCs/>
          <w:noProof/>
        </w:rPr>
        <w:t>3</w:t>
      </w:r>
      <w:r w:rsidRPr="003C52AF">
        <w:rPr>
          <w:rFonts w:ascii="Calibri" w:eastAsia="Times New Roman" w:hAnsi="Calibri" w:cs="Times New Roman"/>
          <w:noProof/>
        </w:rPr>
        <w:t>: 454–8.</w:t>
      </w:r>
    </w:p>
    <w:p w14:paraId="698293C2"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5</w:t>
      </w:r>
      <w:r w:rsidRPr="003C52AF">
        <w:rPr>
          <w:rFonts w:ascii="Calibri" w:eastAsia="Times New Roman" w:hAnsi="Calibri" w:cs="Times New Roman"/>
          <w:noProof/>
        </w:rPr>
        <w:tab/>
        <w:t xml:space="preserve">Ochi S, Hodgson S, Landeg O, Mayner L, Murray V. Disaster-Driven Evacuation and Medication Loss: a Systematic Literature Review. </w:t>
      </w:r>
      <w:r w:rsidRPr="003C52AF">
        <w:rPr>
          <w:rFonts w:ascii="Calibri" w:eastAsia="Times New Roman" w:hAnsi="Calibri" w:cs="Times New Roman"/>
          <w:i/>
          <w:iCs/>
          <w:noProof/>
        </w:rPr>
        <w:t>PLoS Curr</w:t>
      </w:r>
      <w:r w:rsidRPr="003C52AF">
        <w:rPr>
          <w:rFonts w:ascii="Calibri" w:eastAsia="Times New Roman" w:hAnsi="Calibri" w:cs="Times New Roman"/>
          <w:noProof/>
        </w:rPr>
        <w:t xml:space="preserve"> 2014; : 1–24.</w:t>
      </w:r>
    </w:p>
    <w:p w14:paraId="516B722F"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6</w:t>
      </w:r>
      <w:r w:rsidRPr="003C52AF">
        <w:rPr>
          <w:rFonts w:ascii="Calibri" w:eastAsia="Times New Roman" w:hAnsi="Calibri" w:cs="Times New Roman"/>
          <w:noProof/>
        </w:rPr>
        <w:tab/>
        <w:t xml:space="preserve">French J, Ing R, Von Allmen S, Wood R. Mortality from flash floods: a review of national weather service reports, 1969-81. </w:t>
      </w:r>
      <w:r w:rsidRPr="003C52AF">
        <w:rPr>
          <w:rFonts w:ascii="Calibri" w:eastAsia="Times New Roman" w:hAnsi="Calibri" w:cs="Times New Roman"/>
          <w:i/>
          <w:iCs/>
          <w:noProof/>
        </w:rPr>
        <w:t>Public Health Rep</w:t>
      </w:r>
      <w:r w:rsidRPr="003C52AF">
        <w:rPr>
          <w:rFonts w:ascii="Calibri" w:eastAsia="Times New Roman" w:hAnsi="Calibri" w:cs="Times New Roman"/>
          <w:noProof/>
        </w:rPr>
        <w:t xml:space="preserve"> 1983; </w:t>
      </w:r>
      <w:r w:rsidRPr="003C52AF">
        <w:rPr>
          <w:rFonts w:ascii="Calibri" w:eastAsia="Times New Roman" w:hAnsi="Calibri" w:cs="Times New Roman"/>
          <w:b/>
          <w:bCs/>
          <w:noProof/>
        </w:rPr>
        <w:t>98</w:t>
      </w:r>
      <w:r w:rsidRPr="003C52AF">
        <w:rPr>
          <w:rFonts w:ascii="Calibri" w:eastAsia="Times New Roman" w:hAnsi="Calibri" w:cs="Times New Roman"/>
          <w:noProof/>
        </w:rPr>
        <w:t>: 584–8.</w:t>
      </w:r>
    </w:p>
    <w:p w14:paraId="220866D1"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7</w:t>
      </w:r>
      <w:r w:rsidRPr="003C52AF">
        <w:rPr>
          <w:rFonts w:ascii="Calibri" w:eastAsia="Times New Roman" w:hAnsi="Calibri" w:cs="Times New Roman"/>
          <w:noProof/>
        </w:rPr>
        <w:tab/>
        <w:t xml:space="preserve">Miettinen IT, Zacheus O, Bonsdorff C-H von, Vartiainen T. Waterborne epidemics in Finland in 1998-1999. </w:t>
      </w:r>
      <w:r w:rsidRPr="003C52AF">
        <w:rPr>
          <w:rFonts w:ascii="Calibri" w:eastAsia="Times New Roman" w:hAnsi="Calibri" w:cs="Times New Roman"/>
          <w:i/>
          <w:iCs/>
          <w:noProof/>
        </w:rPr>
        <w:t>Water Sci Technol</w:t>
      </w:r>
      <w:r w:rsidRPr="003C52AF">
        <w:rPr>
          <w:rFonts w:ascii="Calibri" w:eastAsia="Times New Roman" w:hAnsi="Calibri" w:cs="Times New Roman"/>
          <w:noProof/>
        </w:rPr>
        <w:t xml:space="preserve"> 2001; </w:t>
      </w:r>
      <w:r w:rsidRPr="003C52AF">
        <w:rPr>
          <w:rFonts w:ascii="Calibri" w:eastAsia="Times New Roman" w:hAnsi="Calibri" w:cs="Times New Roman"/>
          <w:b/>
          <w:bCs/>
          <w:noProof/>
        </w:rPr>
        <w:t>43</w:t>
      </w:r>
      <w:r w:rsidRPr="003C52AF">
        <w:rPr>
          <w:rFonts w:ascii="Calibri" w:eastAsia="Times New Roman" w:hAnsi="Calibri" w:cs="Times New Roman"/>
          <w:noProof/>
        </w:rPr>
        <w:t>: 67–71.</w:t>
      </w:r>
    </w:p>
    <w:p w14:paraId="375D2F6D"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8</w:t>
      </w:r>
      <w:r w:rsidRPr="003C52AF">
        <w:rPr>
          <w:rFonts w:ascii="Calibri" w:eastAsia="Times New Roman" w:hAnsi="Calibri" w:cs="Times New Roman"/>
          <w:noProof/>
        </w:rPr>
        <w:tab/>
        <w:t xml:space="preserve">Watson JT, Gayer M, Connolly MA. Epidemics after Natural Disasters. </w:t>
      </w:r>
      <w:r w:rsidRPr="003C52AF">
        <w:rPr>
          <w:rFonts w:ascii="Calibri" w:eastAsia="Times New Roman" w:hAnsi="Calibri" w:cs="Times New Roman"/>
          <w:i/>
          <w:iCs/>
          <w:noProof/>
        </w:rPr>
        <w:t>Emerg Infect Dis</w:t>
      </w:r>
      <w:r w:rsidRPr="003C52AF">
        <w:rPr>
          <w:rFonts w:ascii="Calibri" w:eastAsia="Times New Roman" w:hAnsi="Calibri" w:cs="Times New Roman"/>
          <w:noProof/>
        </w:rPr>
        <w:t xml:space="preserve"> 2007; </w:t>
      </w:r>
      <w:r w:rsidRPr="003C52AF">
        <w:rPr>
          <w:rFonts w:ascii="Calibri" w:eastAsia="Times New Roman" w:hAnsi="Calibri" w:cs="Times New Roman"/>
          <w:b/>
          <w:bCs/>
          <w:noProof/>
        </w:rPr>
        <w:t>13</w:t>
      </w:r>
      <w:r w:rsidRPr="003C52AF">
        <w:rPr>
          <w:rFonts w:ascii="Calibri" w:eastAsia="Times New Roman" w:hAnsi="Calibri" w:cs="Times New Roman"/>
          <w:noProof/>
        </w:rPr>
        <w:t>: 1–5.</w:t>
      </w:r>
    </w:p>
    <w:p w14:paraId="0CF137BA"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9</w:t>
      </w:r>
      <w:r w:rsidRPr="003C52AF">
        <w:rPr>
          <w:rFonts w:ascii="Calibri" w:eastAsia="Times New Roman" w:hAnsi="Calibri" w:cs="Times New Roman"/>
          <w:noProof/>
        </w:rPr>
        <w:tab/>
        <w:t xml:space="preserve">Munckhof WJ, Mayo MJ, Scott I, Currie BJ. Fatal human melioidosis acquired in a subtropical australian city. </w:t>
      </w:r>
      <w:r w:rsidRPr="003C52AF">
        <w:rPr>
          <w:rFonts w:ascii="Calibri" w:eastAsia="Times New Roman" w:hAnsi="Calibri" w:cs="Times New Roman"/>
          <w:i/>
          <w:iCs/>
          <w:noProof/>
        </w:rPr>
        <w:t>Am J Trop Med Hyg</w:t>
      </w:r>
      <w:r w:rsidRPr="003C52AF">
        <w:rPr>
          <w:rFonts w:ascii="Calibri" w:eastAsia="Times New Roman" w:hAnsi="Calibri" w:cs="Times New Roman"/>
          <w:noProof/>
        </w:rPr>
        <w:t xml:space="preserve"> 2001; </w:t>
      </w:r>
      <w:r w:rsidRPr="003C52AF">
        <w:rPr>
          <w:rFonts w:ascii="Calibri" w:eastAsia="Times New Roman" w:hAnsi="Calibri" w:cs="Times New Roman"/>
          <w:b/>
          <w:bCs/>
          <w:noProof/>
        </w:rPr>
        <w:t>65</w:t>
      </w:r>
      <w:r w:rsidRPr="003C52AF">
        <w:rPr>
          <w:rFonts w:ascii="Calibri" w:eastAsia="Times New Roman" w:hAnsi="Calibri" w:cs="Times New Roman"/>
          <w:noProof/>
        </w:rPr>
        <w:t>: 325–8.</w:t>
      </w:r>
    </w:p>
    <w:p w14:paraId="1CF386DB"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0</w:t>
      </w:r>
      <w:r w:rsidRPr="003C52AF">
        <w:rPr>
          <w:rFonts w:ascii="Calibri" w:eastAsia="Times New Roman" w:hAnsi="Calibri" w:cs="Times New Roman"/>
          <w:noProof/>
        </w:rPr>
        <w:tab/>
        <w:t xml:space="preserve">Baqir M, Sobani ZA, Bhamani A,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Infectious diseases in the aftermath of monsoon flooding in Pakistan. </w:t>
      </w:r>
      <w:r w:rsidRPr="003C52AF">
        <w:rPr>
          <w:rFonts w:ascii="Calibri" w:eastAsia="Times New Roman" w:hAnsi="Calibri" w:cs="Times New Roman"/>
          <w:i/>
          <w:iCs/>
          <w:noProof/>
        </w:rPr>
        <w:t>Asian Pac J Trop Biomed</w:t>
      </w:r>
      <w:r w:rsidRPr="003C52AF">
        <w:rPr>
          <w:rFonts w:ascii="Calibri" w:eastAsia="Times New Roman" w:hAnsi="Calibri" w:cs="Times New Roman"/>
          <w:noProof/>
        </w:rPr>
        <w:t xml:space="preserve"> 2012; </w:t>
      </w:r>
      <w:r w:rsidRPr="003C52AF">
        <w:rPr>
          <w:rFonts w:ascii="Calibri" w:eastAsia="Times New Roman" w:hAnsi="Calibri" w:cs="Times New Roman"/>
          <w:b/>
          <w:bCs/>
          <w:noProof/>
        </w:rPr>
        <w:t>2</w:t>
      </w:r>
      <w:r w:rsidRPr="003C52AF">
        <w:rPr>
          <w:rFonts w:ascii="Calibri" w:eastAsia="Times New Roman" w:hAnsi="Calibri" w:cs="Times New Roman"/>
          <w:noProof/>
        </w:rPr>
        <w:t>: 76–9.</w:t>
      </w:r>
    </w:p>
    <w:p w14:paraId="45894072"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1</w:t>
      </w:r>
      <w:r w:rsidRPr="003C52AF">
        <w:rPr>
          <w:rFonts w:ascii="Calibri" w:eastAsia="Times New Roman" w:hAnsi="Calibri" w:cs="Times New Roman"/>
          <w:noProof/>
        </w:rPr>
        <w:tab/>
        <w:t xml:space="preserve">Srivastava A, Nagpal BN, Saxena R,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Malaria epidemicity of Mewat region, District Gurgaon, Haryana, India: A GIS-based study. </w:t>
      </w:r>
      <w:r w:rsidRPr="003C52AF">
        <w:rPr>
          <w:rFonts w:ascii="Calibri" w:eastAsia="Times New Roman" w:hAnsi="Calibri" w:cs="Times New Roman"/>
          <w:i/>
          <w:iCs/>
          <w:noProof/>
        </w:rPr>
        <w:t>Curr Sci</w:t>
      </w:r>
      <w:r w:rsidRPr="003C52AF">
        <w:rPr>
          <w:rFonts w:ascii="Calibri" w:eastAsia="Times New Roman" w:hAnsi="Calibri" w:cs="Times New Roman"/>
          <w:noProof/>
        </w:rPr>
        <w:t xml:space="preserve"> 2004; </w:t>
      </w:r>
      <w:r w:rsidRPr="003C52AF">
        <w:rPr>
          <w:rFonts w:ascii="Calibri" w:eastAsia="Times New Roman" w:hAnsi="Calibri" w:cs="Times New Roman"/>
          <w:b/>
          <w:bCs/>
          <w:noProof/>
        </w:rPr>
        <w:t>86</w:t>
      </w:r>
      <w:r w:rsidRPr="003C52AF">
        <w:rPr>
          <w:rFonts w:ascii="Calibri" w:eastAsia="Times New Roman" w:hAnsi="Calibri" w:cs="Times New Roman"/>
          <w:noProof/>
        </w:rPr>
        <w:t>: 1297–303.</w:t>
      </w:r>
    </w:p>
    <w:p w14:paraId="3D7A3ACB"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2</w:t>
      </w:r>
      <w:r w:rsidRPr="003C52AF">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152E4E5F"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3</w:t>
      </w:r>
      <w:r w:rsidRPr="003C52AF">
        <w:rPr>
          <w:rFonts w:ascii="Calibri" w:eastAsia="Times New Roman" w:hAnsi="Calibri" w:cs="Times New Roman"/>
          <w:noProof/>
        </w:rPr>
        <w:tab/>
        <w:t xml:space="preserve">Munro A, Kovats RS, Rubin GJ,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3C52AF">
        <w:rPr>
          <w:rFonts w:ascii="Calibri" w:eastAsia="Times New Roman" w:hAnsi="Calibri" w:cs="Times New Roman"/>
          <w:i/>
          <w:iCs/>
          <w:noProof/>
        </w:rPr>
        <w:t>Lancet Planet Heal</w:t>
      </w:r>
      <w:r w:rsidRPr="003C52AF">
        <w:rPr>
          <w:rFonts w:ascii="Calibri" w:eastAsia="Times New Roman" w:hAnsi="Calibri" w:cs="Times New Roman"/>
          <w:noProof/>
        </w:rPr>
        <w:t xml:space="preserve"> 2017; </w:t>
      </w:r>
      <w:r w:rsidRPr="003C52AF">
        <w:rPr>
          <w:rFonts w:ascii="Calibri" w:eastAsia="Times New Roman" w:hAnsi="Calibri" w:cs="Times New Roman"/>
          <w:b/>
          <w:bCs/>
          <w:noProof/>
        </w:rPr>
        <w:t>1</w:t>
      </w:r>
      <w:r w:rsidRPr="003C52AF">
        <w:rPr>
          <w:rFonts w:ascii="Calibri" w:eastAsia="Times New Roman" w:hAnsi="Calibri" w:cs="Times New Roman"/>
          <w:noProof/>
        </w:rPr>
        <w:t>: e134–41.</w:t>
      </w:r>
    </w:p>
    <w:p w14:paraId="2C815713"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4</w:t>
      </w:r>
      <w:r w:rsidRPr="003C52AF">
        <w:rPr>
          <w:rFonts w:ascii="Calibri" w:eastAsia="Times New Roman" w:hAnsi="Calibri" w:cs="Times New Roman"/>
          <w:noProof/>
        </w:rPr>
        <w:tab/>
        <w:t xml:space="preserve">Waite TD, Chaintarli K, Beck CR,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The English national cohort study of flooding and health: cross-sectional analysis of mental health outcomes at year one. </w:t>
      </w:r>
      <w:r w:rsidRPr="003C52AF">
        <w:rPr>
          <w:rFonts w:ascii="Calibri" w:eastAsia="Times New Roman" w:hAnsi="Calibri" w:cs="Times New Roman"/>
          <w:i/>
          <w:iCs/>
          <w:noProof/>
        </w:rPr>
        <w:t>BMC Public Health</w:t>
      </w:r>
      <w:r w:rsidRPr="003C52AF">
        <w:rPr>
          <w:rFonts w:ascii="Calibri" w:eastAsia="Times New Roman" w:hAnsi="Calibri" w:cs="Times New Roman"/>
          <w:noProof/>
        </w:rPr>
        <w:t xml:space="preserve"> 2017; </w:t>
      </w:r>
      <w:r w:rsidRPr="003C52AF">
        <w:rPr>
          <w:rFonts w:ascii="Calibri" w:eastAsia="Times New Roman" w:hAnsi="Calibri" w:cs="Times New Roman"/>
          <w:b/>
          <w:bCs/>
          <w:noProof/>
        </w:rPr>
        <w:t>17</w:t>
      </w:r>
      <w:r w:rsidRPr="003C52AF">
        <w:rPr>
          <w:rFonts w:ascii="Calibri" w:eastAsia="Times New Roman" w:hAnsi="Calibri" w:cs="Times New Roman"/>
          <w:noProof/>
        </w:rPr>
        <w:t>: 129.</w:t>
      </w:r>
    </w:p>
    <w:p w14:paraId="78F62F18"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5</w:t>
      </w:r>
      <w:r w:rsidRPr="003C52AF">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3C52AF">
        <w:rPr>
          <w:rFonts w:ascii="Calibri" w:eastAsia="Times New Roman" w:hAnsi="Calibri" w:cs="Times New Roman"/>
          <w:i/>
          <w:iCs/>
          <w:noProof/>
        </w:rPr>
        <w:t>Int J Water Resour Dev</w:t>
      </w:r>
      <w:r w:rsidRPr="003C52AF">
        <w:rPr>
          <w:rFonts w:ascii="Calibri" w:eastAsia="Times New Roman" w:hAnsi="Calibri" w:cs="Times New Roman"/>
          <w:noProof/>
        </w:rPr>
        <w:t xml:space="preserve"> 2007; </w:t>
      </w:r>
      <w:r w:rsidRPr="003C52AF">
        <w:rPr>
          <w:rFonts w:ascii="Calibri" w:eastAsia="Times New Roman" w:hAnsi="Calibri" w:cs="Times New Roman"/>
          <w:b/>
          <w:bCs/>
          <w:noProof/>
        </w:rPr>
        <w:t>21</w:t>
      </w:r>
      <w:r w:rsidRPr="003C52AF">
        <w:rPr>
          <w:rFonts w:ascii="Calibri" w:eastAsia="Times New Roman" w:hAnsi="Calibri" w:cs="Times New Roman"/>
          <w:noProof/>
        </w:rPr>
        <w:t>: 577–91.</w:t>
      </w:r>
    </w:p>
    <w:p w14:paraId="17799898"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6</w:t>
      </w:r>
      <w:r w:rsidRPr="003C52AF">
        <w:rPr>
          <w:rFonts w:ascii="Calibri" w:eastAsia="Times New Roman" w:hAnsi="Calibri" w:cs="Times New Roman"/>
          <w:noProof/>
        </w:rPr>
        <w:tab/>
        <w:t xml:space="preserve">Wisner B, Adams J. Chapter 7. Water supply. </w:t>
      </w:r>
      <w:r w:rsidRPr="003C52AF">
        <w:rPr>
          <w:rFonts w:ascii="Calibri" w:eastAsia="Times New Roman" w:hAnsi="Calibri" w:cs="Times New Roman"/>
          <w:i/>
          <w:iCs/>
          <w:noProof/>
        </w:rPr>
        <w:t>Environ Heal Emergencies Disasters a Pract Guid</w:t>
      </w:r>
      <w:r w:rsidRPr="003C52AF">
        <w:rPr>
          <w:rFonts w:ascii="Calibri" w:eastAsia="Times New Roman" w:hAnsi="Calibri" w:cs="Times New Roman"/>
          <w:noProof/>
        </w:rPr>
        <w:t xml:space="preserve"> 2003; : 92–126.</w:t>
      </w:r>
    </w:p>
    <w:p w14:paraId="2EDFAFD9"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7</w:t>
      </w:r>
      <w:r w:rsidRPr="003C52AF">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3C52AF">
        <w:rPr>
          <w:rFonts w:ascii="Calibri" w:eastAsia="Times New Roman" w:hAnsi="Calibri" w:cs="Times New Roman"/>
          <w:i/>
          <w:iCs/>
          <w:noProof/>
        </w:rPr>
        <w:t>J Hydrol</w:t>
      </w:r>
      <w:r w:rsidRPr="003C52AF">
        <w:rPr>
          <w:rFonts w:ascii="Calibri" w:eastAsia="Times New Roman" w:hAnsi="Calibri" w:cs="Times New Roman"/>
          <w:noProof/>
        </w:rPr>
        <w:t xml:space="preserve"> 2016; </w:t>
      </w:r>
      <w:r w:rsidRPr="003C52AF">
        <w:rPr>
          <w:rFonts w:ascii="Calibri" w:eastAsia="Times New Roman" w:hAnsi="Calibri" w:cs="Times New Roman"/>
          <w:b/>
          <w:bCs/>
          <w:noProof/>
        </w:rPr>
        <w:t>541</w:t>
      </w:r>
      <w:r w:rsidRPr="003C52AF">
        <w:rPr>
          <w:rFonts w:ascii="Calibri" w:eastAsia="Times New Roman" w:hAnsi="Calibri" w:cs="Times New Roman"/>
          <w:noProof/>
        </w:rPr>
        <w:t>: 649–64.</w:t>
      </w:r>
    </w:p>
    <w:p w14:paraId="5669ED40"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8</w:t>
      </w:r>
      <w:r w:rsidRPr="003C52AF">
        <w:rPr>
          <w:rFonts w:ascii="Calibri" w:eastAsia="Times New Roman" w:hAnsi="Calibri" w:cs="Times New Roman"/>
          <w:noProof/>
        </w:rPr>
        <w:tab/>
        <w:t xml:space="preserve">Lazo JK, Bostrom A, Morss RE, Demuth JL, Lazrus H. Factors Affecting Hurricane Evacuation Intentions. </w:t>
      </w:r>
      <w:r w:rsidRPr="003C52AF">
        <w:rPr>
          <w:rFonts w:ascii="Calibri" w:eastAsia="Times New Roman" w:hAnsi="Calibri" w:cs="Times New Roman"/>
          <w:i/>
          <w:iCs/>
          <w:noProof/>
        </w:rPr>
        <w:t>Risk Anal</w:t>
      </w:r>
      <w:r w:rsidRPr="003C52AF">
        <w:rPr>
          <w:rFonts w:ascii="Calibri" w:eastAsia="Times New Roman" w:hAnsi="Calibri" w:cs="Times New Roman"/>
          <w:noProof/>
        </w:rPr>
        <w:t xml:space="preserve"> 2015; </w:t>
      </w:r>
      <w:r w:rsidRPr="003C52AF">
        <w:rPr>
          <w:rFonts w:ascii="Calibri" w:eastAsia="Times New Roman" w:hAnsi="Calibri" w:cs="Times New Roman"/>
          <w:b/>
          <w:bCs/>
          <w:noProof/>
        </w:rPr>
        <w:t>35</w:t>
      </w:r>
      <w:r w:rsidRPr="003C52AF">
        <w:rPr>
          <w:rFonts w:ascii="Calibri" w:eastAsia="Times New Roman" w:hAnsi="Calibri" w:cs="Times New Roman"/>
          <w:noProof/>
        </w:rPr>
        <w:t>: 1837–57.</w:t>
      </w:r>
    </w:p>
    <w:p w14:paraId="38BF8CCA"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19</w:t>
      </w:r>
      <w:r w:rsidRPr="003C52AF">
        <w:rPr>
          <w:rFonts w:ascii="Calibri" w:eastAsia="Times New Roman" w:hAnsi="Calibri" w:cs="Times New Roman"/>
          <w:noProof/>
        </w:rPr>
        <w:tab/>
        <w:t xml:space="preserve">Rufat S, Tate E, Burton CG, Maroof AS. Social vulnerability to floods: Review of case studies and implications for measurement. </w:t>
      </w:r>
      <w:r w:rsidRPr="003C52AF">
        <w:rPr>
          <w:rFonts w:ascii="Calibri" w:eastAsia="Times New Roman" w:hAnsi="Calibri" w:cs="Times New Roman"/>
          <w:i/>
          <w:iCs/>
          <w:noProof/>
        </w:rPr>
        <w:t>Int J Disaster Risk Reduct</w:t>
      </w:r>
      <w:r w:rsidRPr="003C52AF">
        <w:rPr>
          <w:rFonts w:ascii="Calibri" w:eastAsia="Times New Roman" w:hAnsi="Calibri" w:cs="Times New Roman"/>
          <w:noProof/>
        </w:rPr>
        <w:t xml:space="preserve"> 2015; </w:t>
      </w:r>
      <w:r w:rsidRPr="003C52AF">
        <w:rPr>
          <w:rFonts w:ascii="Calibri" w:eastAsia="Times New Roman" w:hAnsi="Calibri" w:cs="Times New Roman"/>
          <w:b/>
          <w:bCs/>
          <w:noProof/>
        </w:rPr>
        <w:t>14</w:t>
      </w:r>
      <w:r w:rsidRPr="003C52AF">
        <w:rPr>
          <w:rFonts w:ascii="Calibri" w:eastAsia="Times New Roman" w:hAnsi="Calibri" w:cs="Times New Roman"/>
          <w:noProof/>
        </w:rPr>
        <w:t>: 470–</w:t>
      </w:r>
      <w:r w:rsidRPr="003C52AF">
        <w:rPr>
          <w:rFonts w:ascii="Calibri" w:eastAsia="Times New Roman" w:hAnsi="Calibri" w:cs="Times New Roman"/>
          <w:noProof/>
        </w:rPr>
        <w:lastRenderedPageBreak/>
        <w:t>86.</w:t>
      </w:r>
    </w:p>
    <w:p w14:paraId="2788E160"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0</w:t>
      </w:r>
      <w:r w:rsidRPr="003C52AF">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3C52AF">
        <w:rPr>
          <w:rFonts w:ascii="Calibri" w:eastAsia="Times New Roman" w:hAnsi="Calibri" w:cs="Times New Roman"/>
          <w:b/>
          <w:bCs/>
          <w:noProof/>
        </w:rPr>
        <w:t>0</w:t>
      </w:r>
      <w:r w:rsidRPr="003C52AF">
        <w:rPr>
          <w:rFonts w:ascii="Calibri" w:eastAsia="Times New Roman" w:hAnsi="Calibri" w:cs="Times New Roman"/>
          <w:noProof/>
        </w:rPr>
        <w:t>: 1–12.</w:t>
      </w:r>
    </w:p>
    <w:p w14:paraId="493AD7FF"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1</w:t>
      </w:r>
      <w:r w:rsidRPr="003C52AF">
        <w:rPr>
          <w:rFonts w:ascii="Calibri" w:eastAsia="Times New Roman" w:hAnsi="Calibri" w:cs="Times New Roman"/>
          <w:noProof/>
        </w:rPr>
        <w:tab/>
        <w:t xml:space="preserve">Yu W, Nakakita E, Jung K. Flood Forecast and Early Warning with High-Resolution Ensemble Rainfall from Numerical Weather Prediction Model. </w:t>
      </w:r>
      <w:r w:rsidRPr="003C52AF">
        <w:rPr>
          <w:rFonts w:ascii="Calibri" w:eastAsia="Times New Roman" w:hAnsi="Calibri" w:cs="Times New Roman"/>
          <w:i/>
          <w:iCs/>
          <w:noProof/>
        </w:rPr>
        <w:t>Procedia Eng</w:t>
      </w:r>
      <w:r w:rsidRPr="003C52AF">
        <w:rPr>
          <w:rFonts w:ascii="Calibri" w:eastAsia="Times New Roman" w:hAnsi="Calibri" w:cs="Times New Roman"/>
          <w:noProof/>
        </w:rPr>
        <w:t xml:space="preserve"> 2016; </w:t>
      </w:r>
      <w:r w:rsidRPr="003C52AF">
        <w:rPr>
          <w:rFonts w:ascii="Calibri" w:eastAsia="Times New Roman" w:hAnsi="Calibri" w:cs="Times New Roman"/>
          <w:b/>
          <w:bCs/>
          <w:noProof/>
        </w:rPr>
        <w:t>154</w:t>
      </w:r>
      <w:r w:rsidRPr="003C52AF">
        <w:rPr>
          <w:rFonts w:ascii="Calibri" w:eastAsia="Times New Roman" w:hAnsi="Calibri" w:cs="Times New Roman"/>
          <w:noProof/>
        </w:rPr>
        <w:t>: 498–503.</w:t>
      </w:r>
    </w:p>
    <w:p w14:paraId="717D2D59"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2</w:t>
      </w:r>
      <w:r w:rsidRPr="003C52AF">
        <w:rPr>
          <w:rFonts w:ascii="Calibri" w:eastAsia="Times New Roman" w:hAnsi="Calibri" w:cs="Times New Roman"/>
          <w:noProof/>
        </w:rPr>
        <w:tab/>
        <w:t xml:space="preserve">Chen CF, Liu CM. The definition of urban stormwater tolerance threshold and its conceptual estimation: An example from Taiwan. </w:t>
      </w:r>
      <w:r w:rsidRPr="003C52AF">
        <w:rPr>
          <w:rFonts w:ascii="Calibri" w:eastAsia="Times New Roman" w:hAnsi="Calibri" w:cs="Times New Roman"/>
          <w:i/>
          <w:iCs/>
          <w:noProof/>
        </w:rPr>
        <w:t>Nat Hazards</w:t>
      </w:r>
      <w:r w:rsidRPr="003C52AF">
        <w:rPr>
          <w:rFonts w:ascii="Calibri" w:eastAsia="Times New Roman" w:hAnsi="Calibri" w:cs="Times New Roman"/>
          <w:noProof/>
        </w:rPr>
        <w:t xml:space="preserve"> 2014; </w:t>
      </w:r>
      <w:r w:rsidRPr="003C52AF">
        <w:rPr>
          <w:rFonts w:ascii="Calibri" w:eastAsia="Times New Roman" w:hAnsi="Calibri" w:cs="Times New Roman"/>
          <w:b/>
          <w:bCs/>
          <w:noProof/>
        </w:rPr>
        <w:t>73</w:t>
      </w:r>
      <w:r w:rsidRPr="003C52AF">
        <w:rPr>
          <w:rFonts w:ascii="Calibri" w:eastAsia="Times New Roman" w:hAnsi="Calibri" w:cs="Times New Roman"/>
          <w:noProof/>
        </w:rPr>
        <w:t>: 173–90.</w:t>
      </w:r>
    </w:p>
    <w:p w14:paraId="6A4195C2"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3</w:t>
      </w:r>
      <w:r w:rsidRPr="003C52AF">
        <w:rPr>
          <w:rFonts w:ascii="Calibri" w:eastAsia="Times New Roman" w:hAnsi="Calibri" w:cs="Times New Roman"/>
          <w:noProof/>
        </w:rPr>
        <w:tab/>
        <w:t xml:space="preserve">Finlay SE, Moffat A, Gazzard R, Baker D, Murray V. Health impacts of wildfires. </w:t>
      </w:r>
      <w:r w:rsidRPr="003C52AF">
        <w:rPr>
          <w:rFonts w:ascii="Calibri" w:eastAsia="Times New Roman" w:hAnsi="Calibri" w:cs="Times New Roman"/>
          <w:i/>
          <w:iCs/>
          <w:noProof/>
        </w:rPr>
        <w:t>PLoS Curr</w:t>
      </w:r>
      <w:r w:rsidRPr="003C52AF">
        <w:rPr>
          <w:rFonts w:ascii="Calibri" w:eastAsia="Times New Roman" w:hAnsi="Calibri" w:cs="Times New Roman"/>
          <w:noProof/>
        </w:rPr>
        <w:t xml:space="preserve"> 2012; : 1–23.</w:t>
      </w:r>
    </w:p>
    <w:p w14:paraId="711B1900"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4</w:t>
      </w:r>
      <w:r w:rsidRPr="003C52AF">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3C52AF">
        <w:rPr>
          <w:rFonts w:ascii="Calibri" w:eastAsia="Times New Roman" w:hAnsi="Calibri" w:cs="Times New Roman"/>
          <w:i/>
          <w:iCs/>
          <w:noProof/>
        </w:rPr>
        <w:t>J Expo Sci Environ Epidemiol</w:t>
      </w:r>
      <w:r w:rsidRPr="003C52AF">
        <w:rPr>
          <w:rFonts w:ascii="Calibri" w:eastAsia="Times New Roman" w:hAnsi="Calibri" w:cs="Times New Roman"/>
          <w:noProof/>
        </w:rPr>
        <w:t xml:space="preserve"> 2009; </w:t>
      </w:r>
      <w:r w:rsidRPr="003C52AF">
        <w:rPr>
          <w:rFonts w:ascii="Calibri" w:eastAsia="Times New Roman" w:hAnsi="Calibri" w:cs="Times New Roman"/>
          <w:b/>
          <w:bCs/>
          <w:noProof/>
        </w:rPr>
        <w:t>19</w:t>
      </w:r>
      <w:r w:rsidRPr="003C52AF">
        <w:rPr>
          <w:rFonts w:ascii="Calibri" w:eastAsia="Times New Roman" w:hAnsi="Calibri" w:cs="Times New Roman"/>
          <w:noProof/>
        </w:rPr>
        <w:t>: 414–22.</w:t>
      </w:r>
    </w:p>
    <w:p w14:paraId="379B19EC"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5</w:t>
      </w:r>
      <w:r w:rsidRPr="003C52AF">
        <w:rPr>
          <w:rFonts w:ascii="Calibri" w:eastAsia="Times New Roman" w:hAnsi="Calibri" w:cs="Times New Roman"/>
          <w:noProof/>
        </w:rPr>
        <w:tab/>
        <w:t xml:space="preserve">Shustermann D, Kaplan JZ, Canabarro C. Immediate Health-Effects of an Urban Wildfire. </w:t>
      </w:r>
      <w:r w:rsidRPr="003C52AF">
        <w:rPr>
          <w:rFonts w:ascii="Calibri" w:eastAsia="Times New Roman" w:hAnsi="Calibri" w:cs="Times New Roman"/>
          <w:i/>
          <w:iCs/>
          <w:noProof/>
        </w:rPr>
        <w:t>West J Med</w:t>
      </w:r>
      <w:r w:rsidRPr="003C52AF">
        <w:rPr>
          <w:rFonts w:ascii="Calibri" w:eastAsia="Times New Roman" w:hAnsi="Calibri" w:cs="Times New Roman"/>
          <w:noProof/>
        </w:rPr>
        <w:t xml:space="preserve"> 1993; </w:t>
      </w:r>
      <w:r w:rsidRPr="003C52AF">
        <w:rPr>
          <w:rFonts w:ascii="Calibri" w:eastAsia="Times New Roman" w:hAnsi="Calibri" w:cs="Times New Roman"/>
          <w:b/>
          <w:bCs/>
          <w:noProof/>
        </w:rPr>
        <w:t>158</w:t>
      </w:r>
      <w:r w:rsidRPr="003C52AF">
        <w:rPr>
          <w:rFonts w:ascii="Calibri" w:eastAsia="Times New Roman" w:hAnsi="Calibri" w:cs="Times New Roman"/>
          <w:noProof/>
        </w:rPr>
        <w:t>: 133–8.</w:t>
      </w:r>
    </w:p>
    <w:p w14:paraId="543E5590"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6</w:t>
      </w:r>
      <w:r w:rsidRPr="003C52AF">
        <w:rPr>
          <w:rFonts w:ascii="Calibri" w:eastAsia="Times New Roman" w:hAnsi="Calibri" w:cs="Times New Roman"/>
          <w:noProof/>
        </w:rPr>
        <w:tab/>
        <w:t xml:space="preserve">Morgan G, Sheppeard V, Khalaj B,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Effects of bushfire smoke on daily mortality and hospital admissions in Sydney, Australia. </w:t>
      </w:r>
      <w:r w:rsidRPr="003C52AF">
        <w:rPr>
          <w:rFonts w:ascii="Calibri" w:eastAsia="Times New Roman" w:hAnsi="Calibri" w:cs="Times New Roman"/>
          <w:i/>
          <w:iCs/>
          <w:noProof/>
        </w:rPr>
        <w:t>Epidemiology</w:t>
      </w:r>
      <w:r w:rsidRPr="003C52AF">
        <w:rPr>
          <w:rFonts w:ascii="Calibri" w:eastAsia="Times New Roman" w:hAnsi="Calibri" w:cs="Times New Roman"/>
          <w:noProof/>
        </w:rPr>
        <w:t xml:space="preserve"> 2010; </w:t>
      </w:r>
      <w:r w:rsidRPr="003C52AF">
        <w:rPr>
          <w:rFonts w:ascii="Calibri" w:eastAsia="Times New Roman" w:hAnsi="Calibri" w:cs="Times New Roman"/>
          <w:b/>
          <w:bCs/>
          <w:noProof/>
        </w:rPr>
        <w:t>21</w:t>
      </w:r>
      <w:r w:rsidRPr="003C52AF">
        <w:rPr>
          <w:rFonts w:ascii="Calibri" w:eastAsia="Times New Roman" w:hAnsi="Calibri" w:cs="Times New Roman"/>
          <w:noProof/>
        </w:rPr>
        <w:t>: 47–55.</w:t>
      </w:r>
    </w:p>
    <w:p w14:paraId="7665658D"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7</w:t>
      </w:r>
      <w:r w:rsidRPr="003C52AF">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3C52AF">
        <w:rPr>
          <w:rFonts w:ascii="Calibri" w:eastAsia="Times New Roman" w:hAnsi="Calibri" w:cs="Times New Roman"/>
          <w:i/>
          <w:iCs/>
          <w:noProof/>
        </w:rPr>
        <w:t>J Am Med Assoc</w:t>
      </w:r>
      <w:r w:rsidRPr="003C52AF">
        <w:rPr>
          <w:rFonts w:ascii="Calibri" w:eastAsia="Times New Roman" w:hAnsi="Calibri" w:cs="Times New Roman"/>
          <w:noProof/>
        </w:rPr>
        <w:t xml:space="preserve"> 2002; </w:t>
      </w:r>
      <w:r w:rsidRPr="003C52AF">
        <w:rPr>
          <w:rFonts w:ascii="Calibri" w:eastAsia="Times New Roman" w:hAnsi="Calibri" w:cs="Times New Roman"/>
          <w:b/>
          <w:bCs/>
          <w:noProof/>
        </w:rPr>
        <w:t>287</w:t>
      </w:r>
      <w:r w:rsidRPr="003C52AF">
        <w:rPr>
          <w:rFonts w:ascii="Calibri" w:eastAsia="Times New Roman" w:hAnsi="Calibri" w:cs="Times New Roman"/>
          <w:noProof/>
        </w:rPr>
        <w:t>: 1132–41.</w:t>
      </w:r>
    </w:p>
    <w:p w14:paraId="2AF5D62C"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8</w:t>
      </w:r>
      <w:r w:rsidRPr="003C52AF">
        <w:rPr>
          <w:rFonts w:ascii="Calibri" w:eastAsia="Times New Roman" w:hAnsi="Calibri" w:cs="Times New Roman"/>
          <w:noProof/>
        </w:rPr>
        <w:tab/>
        <w:t xml:space="preserve">Katsouyanni K, Touloumi G, Spix C,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3C52AF">
        <w:rPr>
          <w:rFonts w:ascii="Calibri" w:eastAsia="Times New Roman" w:hAnsi="Calibri" w:cs="Times New Roman"/>
          <w:i/>
          <w:iCs/>
          <w:noProof/>
        </w:rPr>
        <w:t>BMJ</w:t>
      </w:r>
      <w:r w:rsidRPr="003C52AF">
        <w:rPr>
          <w:rFonts w:ascii="Calibri" w:eastAsia="Times New Roman" w:hAnsi="Calibri" w:cs="Times New Roman"/>
          <w:noProof/>
        </w:rPr>
        <w:t xml:space="preserve"> 1997; </w:t>
      </w:r>
      <w:r w:rsidRPr="003C52AF">
        <w:rPr>
          <w:rFonts w:ascii="Calibri" w:eastAsia="Times New Roman" w:hAnsi="Calibri" w:cs="Times New Roman"/>
          <w:b/>
          <w:bCs/>
          <w:noProof/>
        </w:rPr>
        <w:t>314</w:t>
      </w:r>
      <w:r w:rsidRPr="003C52AF">
        <w:rPr>
          <w:rFonts w:ascii="Calibri" w:eastAsia="Times New Roman" w:hAnsi="Calibri" w:cs="Times New Roman"/>
          <w:noProof/>
        </w:rPr>
        <w:t>: 1658–63.</w:t>
      </w:r>
    </w:p>
    <w:p w14:paraId="34262AE1"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29</w:t>
      </w:r>
      <w:r w:rsidRPr="003C52AF">
        <w:rPr>
          <w:rFonts w:ascii="Calibri" w:eastAsia="Times New Roman" w:hAnsi="Calibri" w:cs="Times New Roman"/>
          <w:noProof/>
        </w:rPr>
        <w:tab/>
        <w:t>American Psychological Association. Recovering From Wildfires. 2011. http://www.apa.org/helpcenter/wildfire.aspx.</w:t>
      </w:r>
    </w:p>
    <w:p w14:paraId="3747CBDC"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0</w:t>
      </w:r>
      <w:r w:rsidRPr="003C52AF">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3C52AF">
        <w:rPr>
          <w:rFonts w:ascii="Calibri" w:eastAsia="Times New Roman" w:hAnsi="Calibri" w:cs="Times New Roman"/>
          <w:i/>
          <w:iCs/>
          <w:noProof/>
        </w:rPr>
        <w:t>Epidemiology</w:t>
      </w:r>
      <w:r w:rsidRPr="003C52AF">
        <w:rPr>
          <w:rFonts w:ascii="Calibri" w:eastAsia="Times New Roman" w:hAnsi="Calibri" w:cs="Times New Roman"/>
          <w:noProof/>
        </w:rPr>
        <w:t xml:space="preserve"> 2008; </w:t>
      </w:r>
      <w:r w:rsidRPr="003C52AF">
        <w:rPr>
          <w:rFonts w:ascii="Calibri" w:eastAsia="Times New Roman" w:hAnsi="Calibri" w:cs="Times New Roman"/>
          <w:b/>
          <w:bCs/>
          <w:noProof/>
        </w:rPr>
        <w:t>19</w:t>
      </w:r>
      <w:r w:rsidRPr="003C52AF">
        <w:rPr>
          <w:rFonts w:ascii="Calibri" w:eastAsia="Times New Roman" w:hAnsi="Calibri" w:cs="Times New Roman"/>
          <w:noProof/>
        </w:rPr>
        <w:t>: S207.</w:t>
      </w:r>
    </w:p>
    <w:p w14:paraId="586493C2"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1</w:t>
      </w:r>
      <w:r w:rsidRPr="003C52AF">
        <w:rPr>
          <w:rFonts w:ascii="Calibri" w:eastAsia="Times New Roman" w:hAnsi="Calibri" w:cs="Times New Roman"/>
          <w:noProof/>
        </w:rPr>
        <w:tab/>
        <w:t xml:space="preserve">Goldman A, Eggen B, Golding B, Murray V. The health impacts of windstorms: A systematic literature review. </w:t>
      </w:r>
      <w:r w:rsidRPr="003C52AF">
        <w:rPr>
          <w:rFonts w:ascii="Calibri" w:eastAsia="Times New Roman" w:hAnsi="Calibri" w:cs="Times New Roman"/>
          <w:i/>
          <w:iCs/>
          <w:noProof/>
        </w:rPr>
        <w:t>Public Health</w:t>
      </w:r>
      <w:r w:rsidRPr="003C52AF">
        <w:rPr>
          <w:rFonts w:ascii="Calibri" w:eastAsia="Times New Roman" w:hAnsi="Calibri" w:cs="Times New Roman"/>
          <w:noProof/>
        </w:rPr>
        <w:t xml:space="preserve"> 2014; </w:t>
      </w:r>
      <w:r w:rsidRPr="003C52AF">
        <w:rPr>
          <w:rFonts w:ascii="Calibri" w:eastAsia="Times New Roman" w:hAnsi="Calibri" w:cs="Times New Roman"/>
          <w:b/>
          <w:bCs/>
          <w:noProof/>
        </w:rPr>
        <w:t>128</w:t>
      </w:r>
      <w:r w:rsidRPr="003C52AF">
        <w:rPr>
          <w:rFonts w:ascii="Calibri" w:eastAsia="Times New Roman" w:hAnsi="Calibri" w:cs="Times New Roman"/>
          <w:noProof/>
        </w:rPr>
        <w:t>: 3–28.</w:t>
      </w:r>
    </w:p>
    <w:p w14:paraId="25855557"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2</w:t>
      </w:r>
      <w:r w:rsidRPr="003C52AF">
        <w:rPr>
          <w:rFonts w:ascii="Calibri" w:eastAsia="Times New Roman" w:hAnsi="Calibri" w:cs="Times New Roman"/>
          <w:noProof/>
        </w:rPr>
        <w:tab/>
        <w:t xml:space="preserve">Robinson PJ. On the definition of a heat wave. </w:t>
      </w:r>
      <w:r w:rsidRPr="003C52AF">
        <w:rPr>
          <w:rFonts w:ascii="Calibri" w:eastAsia="Times New Roman" w:hAnsi="Calibri" w:cs="Times New Roman"/>
          <w:i/>
          <w:iCs/>
          <w:noProof/>
        </w:rPr>
        <w:t>J Appl Meteorol</w:t>
      </w:r>
      <w:r w:rsidRPr="003C52AF">
        <w:rPr>
          <w:rFonts w:ascii="Calibri" w:eastAsia="Times New Roman" w:hAnsi="Calibri" w:cs="Times New Roman"/>
          <w:noProof/>
        </w:rPr>
        <w:t xml:space="preserve"> 2001; </w:t>
      </w:r>
      <w:r w:rsidRPr="003C52AF">
        <w:rPr>
          <w:rFonts w:ascii="Calibri" w:eastAsia="Times New Roman" w:hAnsi="Calibri" w:cs="Times New Roman"/>
          <w:b/>
          <w:bCs/>
          <w:noProof/>
        </w:rPr>
        <w:t>40</w:t>
      </w:r>
      <w:r w:rsidRPr="003C52AF">
        <w:rPr>
          <w:rFonts w:ascii="Calibri" w:eastAsia="Times New Roman" w:hAnsi="Calibri" w:cs="Times New Roman"/>
          <w:noProof/>
        </w:rPr>
        <w:t>: 762–75.</w:t>
      </w:r>
    </w:p>
    <w:p w14:paraId="0727B89C"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3</w:t>
      </w:r>
      <w:r w:rsidRPr="003C52AF">
        <w:rPr>
          <w:rFonts w:ascii="Calibri" w:eastAsia="Times New Roman" w:hAnsi="Calibri" w:cs="Times New Roman"/>
          <w:noProof/>
        </w:rPr>
        <w:tab/>
        <w:t xml:space="preserve">Baccini M, Kosatsky T, Analitis A,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Impact of heat on mortality in 15 European cities: attributable deaths under different weather scenarios. </w:t>
      </w:r>
      <w:r w:rsidRPr="003C52AF">
        <w:rPr>
          <w:rFonts w:ascii="Calibri" w:eastAsia="Times New Roman" w:hAnsi="Calibri" w:cs="Times New Roman"/>
          <w:i/>
          <w:iCs/>
          <w:noProof/>
        </w:rPr>
        <w:t>J Epidemiol Community Heal</w:t>
      </w:r>
      <w:r w:rsidRPr="003C52AF">
        <w:rPr>
          <w:rFonts w:ascii="Calibri" w:eastAsia="Times New Roman" w:hAnsi="Calibri" w:cs="Times New Roman"/>
          <w:noProof/>
        </w:rPr>
        <w:t xml:space="preserve"> 2011; </w:t>
      </w:r>
      <w:r w:rsidRPr="003C52AF">
        <w:rPr>
          <w:rFonts w:ascii="Calibri" w:eastAsia="Times New Roman" w:hAnsi="Calibri" w:cs="Times New Roman"/>
          <w:b/>
          <w:bCs/>
          <w:noProof/>
        </w:rPr>
        <w:t>65</w:t>
      </w:r>
      <w:r w:rsidRPr="003C52AF">
        <w:rPr>
          <w:rFonts w:ascii="Calibri" w:eastAsia="Times New Roman" w:hAnsi="Calibri" w:cs="Times New Roman"/>
          <w:noProof/>
        </w:rPr>
        <w:t>: 64–70.</w:t>
      </w:r>
    </w:p>
    <w:p w14:paraId="19E1EF86"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4</w:t>
      </w:r>
      <w:r w:rsidRPr="003C52AF">
        <w:rPr>
          <w:rFonts w:ascii="Calibri" w:eastAsia="Times New Roman" w:hAnsi="Calibri" w:cs="Times New Roman"/>
          <w:noProof/>
        </w:rPr>
        <w:tab/>
        <w:t xml:space="preserve">Fouillet A, Rey G, Laurent F,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Excess mortality related to the August 2003 heat wave in France. </w:t>
      </w:r>
      <w:r w:rsidRPr="003C52AF">
        <w:rPr>
          <w:rFonts w:ascii="Calibri" w:eastAsia="Times New Roman" w:hAnsi="Calibri" w:cs="Times New Roman"/>
          <w:i/>
          <w:iCs/>
          <w:noProof/>
        </w:rPr>
        <w:t>Int Arch Occup Environ Health</w:t>
      </w:r>
      <w:r w:rsidRPr="003C52AF">
        <w:rPr>
          <w:rFonts w:ascii="Calibri" w:eastAsia="Times New Roman" w:hAnsi="Calibri" w:cs="Times New Roman"/>
          <w:noProof/>
        </w:rPr>
        <w:t xml:space="preserve"> 2006; </w:t>
      </w:r>
      <w:r w:rsidRPr="003C52AF">
        <w:rPr>
          <w:rFonts w:ascii="Calibri" w:eastAsia="Times New Roman" w:hAnsi="Calibri" w:cs="Times New Roman"/>
          <w:b/>
          <w:bCs/>
          <w:noProof/>
        </w:rPr>
        <w:t>80</w:t>
      </w:r>
      <w:r w:rsidRPr="003C52AF">
        <w:rPr>
          <w:rFonts w:ascii="Calibri" w:eastAsia="Times New Roman" w:hAnsi="Calibri" w:cs="Times New Roman"/>
          <w:noProof/>
        </w:rPr>
        <w:t>: 16–24.</w:t>
      </w:r>
    </w:p>
    <w:p w14:paraId="0BAE99A9"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5</w:t>
      </w:r>
      <w:r w:rsidRPr="003C52AF">
        <w:rPr>
          <w:rFonts w:ascii="Calibri" w:eastAsia="Times New Roman" w:hAnsi="Calibri" w:cs="Times New Roman"/>
          <w:noProof/>
        </w:rPr>
        <w:tab/>
        <w:t xml:space="preserve">Azhar GS, Mavalankar D, Nori-Sarma A,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Heat-related mortality in India: Excess all-cause mortality associated with the 2010 Ahmedabad heat wave. </w:t>
      </w:r>
      <w:r w:rsidRPr="003C52AF">
        <w:rPr>
          <w:rFonts w:ascii="Calibri" w:eastAsia="Times New Roman" w:hAnsi="Calibri" w:cs="Times New Roman"/>
          <w:i/>
          <w:iCs/>
          <w:noProof/>
        </w:rPr>
        <w:t>PLoS One</w:t>
      </w:r>
      <w:r w:rsidRPr="003C52AF">
        <w:rPr>
          <w:rFonts w:ascii="Calibri" w:eastAsia="Times New Roman" w:hAnsi="Calibri" w:cs="Times New Roman"/>
          <w:noProof/>
        </w:rPr>
        <w:t xml:space="preserve"> 2014; </w:t>
      </w:r>
      <w:r w:rsidRPr="003C52AF">
        <w:rPr>
          <w:rFonts w:ascii="Calibri" w:eastAsia="Times New Roman" w:hAnsi="Calibri" w:cs="Times New Roman"/>
          <w:b/>
          <w:bCs/>
          <w:noProof/>
        </w:rPr>
        <w:t>9</w:t>
      </w:r>
      <w:r w:rsidRPr="003C52AF">
        <w:rPr>
          <w:rFonts w:ascii="Calibri" w:eastAsia="Times New Roman" w:hAnsi="Calibri" w:cs="Times New Roman"/>
          <w:noProof/>
        </w:rPr>
        <w:t>. DOI:10.1371/journal.pone.0091831.</w:t>
      </w:r>
    </w:p>
    <w:p w14:paraId="4449A1CA"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6</w:t>
      </w:r>
      <w:r w:rsidRPr="003C52AF">
        <w:rPr>
          <w:rFonts w:ascii="Calibri" w:eastAsia="Times New Roman" w:hAnsi="Calibri" w:cs="Times New Roman"/>
          <w:noProof/>
        </w:rPr>
        <w:tab/>
        <w:t xml:space="preserve">Jones B, O’Neill BC, McDaniel L, McGinnis S, Mearns LO, Tebaldi C. Future population exposure to US heat extremes. </w:t>
      </w:r>
      <w:r w:rsidRPr="003C52AF">
        <w:rPr>
          <w:rFonts w:ascii="Calibri" w:eastAsia="Times New Roman" w:hAnsi="Calibri" w:cs="Times New Roman"/>
          <w:i/>
          <w:iCs/>
          <w:noProof/>
        </w:rPr>
        <w:t>Nat Clim Chang</w:t>
      </w:r>
      <w:r w:rsidRPr="003C52AF">
        <w:rPr>
          <w:rFonts w:ascii="Calibri" w:eastAsia="Times New Roman" w:hAnsi="Calibri" w:cs="Times New Roman"/>
          <w:noProof/>
        </w:rPr>
        <w:t xml:space="preserve"> 2015; </w:t>
      </w:r>
      <w:r w:rsidRPr="003C52AF">
        <w:rPr>
          <w:rFonts w:ascii="Calibri" w:eastAsia="Times New Roman" w:hAnsi="Calibri" w:cs="Times New Roman"/>
          <w:b/>
          <w:bCs/>
          <w:noProof/>
        </w:rPr>
        <w:t>5</w:t>
      </w:r>
      <w:r w:rsidRPr="003C52AF">
        <w:rPr>
          <w:rFonts w:ascii="Calibri" w:eastAsia="Times New Roman" w:hAnsi="Calibri" w:cs="Times New Roman"/>
          <w:noProof/>
        </w:rPr>
        <w:t>: 652–5.</w:t>
      </w:r>
    </w:p>
    <w:p w14:paraId="57D0A177"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7</w:t>
      </w:r>
      <w:r w:rsidRPr="003C52AF">
        <w:rPr>
          <w:rFonts w:ascii="Calibri" w:eastAsia="Times New Roman" w:hAnsi="Calibri" w:cs="Times New Roman"/>
          <w:noProof/>
        </w:rPr>
        <w:tab/>
        <w:t xml:space="preserve">Tan J, Zheng Y, Tang X,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The urban heat island and its impact on heat waves and human health in Shanghai. </w:t>
      </w:r>
      <w:r w:rsidRPr="003C52AF">
        <w:rPr>
          <w:rFonts w:ascii="Calibri" w:eastAsia="Times New Roman" w:hAnsi="Calibri" w:cs="Times New Roman"/>
          <w:i/>
          <w:iCs/>
          <w:noProof/>
        </w:rPr>
        <w:t>Int J Biometeorol</w:t>
      </w:r>
      <w:r w:rsidRPr="003C52AF">
        <w:rPr>
          <w:rFonts w:ascii="Calibri" w:eastAsia="Times New Roman" w:hAnsi="Calibri" w:cs="Times New Roman"/>
          <w:noProof/>
        </w:rPr>
        <w:t xml:space="preserve"> 2010; </w:t>
      </w:r>
      <w:r w:rsidRPr="003C52AF">
        <w:rPr>
          <w:rFonts w:ascii="Calibri" w:eastAsia="Times New Roman" w:hAnsi="Calibri" w:cs="Times New Roman"/>
          <w:b/>
          <w:bCs/>
          <w:noProof/>
        </w:rPr>
        <w:t>54</w:t>
      </w:r>
      <w:r w:rsidRPr="003C52AF">
        <w:rPr>
          <w:rFonts w:ascii="Calibri" w:eastAsia="Times New Roman" w:hAnsi="Calibri" w:cs="Times New Roman"/>
          <w:noProof/>
        </w:rPr>
        <w:t>: 75–84.</w:t>
      </w:r>
    </w:p>
    <w:p w14:paraId="79CF3F53"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8</w:t>
      </w:r>
      <w:r w:rsidRPr="003C52AF">
        <w:rPr>
          <w:rFonts w:ascii="Calibri" w:eastAsia="Times New Roman" w:hAnsi="Calibri" w:cs="Times New Roman"/>
          <w:noProof/>
        </w:rPr>
        <w:tab/>
        <w:t xml:space="preserve">Shaposhnikov D, Revich B, Bellander T,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Mortality related to air pollution with the moscow heat wave and wildfire of 2010. </w:t>
      </w:r>
      <w:r w:rsidRPr="003C52AF">
        <w:rPr>
          <w:rFonts w:ascii="Calibri" w:eastAsia="Times New Roman" w:hAnsi="Calibri" w:cs="Times New Roman"/>
          <w:i/>
          <w:iCs/>
          <w:noProof/>
        </w:rPr>
        <w:t>Epidemiology</w:t>
      </w:r>
      <w:r w:rsidRPr="003C52AF">
        <w:rPr>
          <w:rFonts w:ascii="Calibri" w:eastAsia="Times New Roman" w:hAnsi="Calibri" w:cs="Times New Roman"/>
          <w:noProof/>
        </w:rPr>
        <w:t xml:space="preserve"> 2014; </w:t>
      </w:r>
      <w:r w:rsidRPr="003C52AF">
        <w:rPr>
          <w:rFonts w:ascii="Calibri" w:eastAsia="Times New Roman" w:hAnsi="Calibri" w:cs="Times New Roman"/>
          <w:b/>
          <w:bCs/>
          <w:noProof/>
        </w:rPr>
        <w:t>25</w:t>
      </w:r>
      <w:r w:rsidRPr="003C52AF">
        <w:rPr>
          <w:rFonts w:ascii="Calibri" w:eastAsia="Times New Roman" w:hAnsi="Calibri" w:cs="Times New Roman"/>
          <w:noProof/>
        </w:rPr>
        <w:t>: 359–64.</w:t>
      </w:r>
    </w:p>
    <w:p w14:paraId="1EBD3EFA"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39</w:t>
      </w:r>
      <w:r w:rsidRPr="003C52AF">
        <w:rPr>
          <w:rFonts w:ascii="Calibri" w:eastAsia="Times New Roman" w:hAnsi="Calibri" w:cs="Times New Roman"/>
          <w:noProof/>
        </w:rPr>
        <w:tab/>
        <w:t xml:space="preserve">Fischer PH, Brunekreef B, Lebret E. Air pollution related deaths during the 2003 heat </w:t>
      </w:r>
      <w:r w:rsidRPr="003C52AF">
        <w:rPr>
          <w:rFonts w:ascii="Calibri" w:eastAsia="Times New Roman" w:hAnsi="Calibri" w:cs="Times New Roman"/>
          <w:noProof/>
        </w:rPr>
        <w:lastRenderedPageBreak/>
        <w:t xml:space="preserve">wave in the Netherlands. </w:t>
      </w:r>
      <w:r w:rsidRPr="003C52AF">
        <w:rPr>
          <w:rFonts w:ascii="Calibri" w:eastAsia="Times New Roman" w:hAnsi="Calibri" w:cs="Times New Roman"/>
          <w:i/>
          <w:iCs/>
          <w:noProof/>
        </w:rPr>
        <w:t>Atmos Environ</w:t>
      </w:r>
      <w:r w:rsidRPr="003C52AF">
        <w:rPr>
          <w:rFonts w:ascii="Calibri" w:eastAsia="Times New Roman" w:hAnsi="Calibri" w:cs="Times New Roman"/>
          <w:noProof/>
        </w:rPr>
        <w:t xml:space="preserve"> 2004; </w:t>
      </w:r>
      <w:r w:rsidRPr="003C52AF">
        <w:rPr>
          <w:rFonts w:ascii="Calibri" w:eastAsia="Times New Roman" w:hAnsi="Calibri" w:cs="Times New Roman"/>
          <w:b/>
          <w:bCs/>
          <w:noProof/>
        </w:rPr>
        <w:t>38</w:t>
      </w:r>
      <w:r w:rsidRPr="003C52AF">
        <w:rPr>
          <w:rFonts w:ascii="Calibri" w:eastAsia="Times New Roman" w:hAnsi="Calibri" w:cs="Times New Roman"/>
          <w:noProof/>
        </w:rPr>
        <w:t>: 1083–5.</w:t>
      </w:r>
    </w:p>
    <w:p w14:paraId="5D25BEFB"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40</w:t>
      </w:r>
      <w:r w:rsidRPr="003C52AF">
        <w:rPr>
          <w:rFonts w:ascii="Calibri" w:eastAsia="Times New Roman" w:hAnsi="Calibri" w:cs="Times New Roman"/>
          <w:noProof/>
        </w:rPr>
        <w:tab/>
        <w:t xml:space="preserve">Filleul L, Cassadou S, Médina S,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The relation between temperature, ozone, and mortality in nine French cities during the heat wave of 2003. </w:t>
      </w:r>
      <w:r w:rsidRPr="003C52AF">
        <w:rPr>
          <w:rFonts w:ascii="Calibri" w:eastAsia="Times New Roman" w:hAnsi="Calibri" w:cs="Times New Roman"/>
          <w:i/>
          <w:iCs/>
          <w:noProof/>
        </w:rPr>
        <w:t>Environ Health Perspect</w:t>
      </w:r>
      <w:r w:rsidRPr="003C52AF">
        <w:rPr>
          <w:rFonts w:ascii="Calibri" w:eastAsia="Times New Roman" w:hAnsi="Calibri" w:cs="Times New Roman"/>
          <w:noProof/>
        </w:rPr>
        <w:t xml:space="preserve"> 2006; </w:t>
      </w:r>
      <w:r w:rsidRPr="003C52AF">
        <w:rPr>
          <w:rFonts w:ascii="Calibri" w:eastAsia="Times New Roman" w:hAnsi="Calibri" w:cs="Times New Roman"/>
          <w:b/>
          <w:bCs/>
          <w:noProof/>
        </w:rPr>
        <w:t>114</w:t>
      </w:r>
      <w:r w:rsidRPr="003C52AF">
        <w:rPr>
          <w:rFonts w:ascii="Calibri" w:eastAsia="Times New Roman" w:hAnsi="Calibri" w:cs="Times New Roman"/>
          <w:noProof/>
        </w:rPr>
        <w:t>: 1344–7.</w:t>
      </w:r>
    </w:p>
    <w:p w14:paraId="0C1C8BF0"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41</w:t>
      </w:r>
      <w:r w:rsidRPr="003C52AF">
        <w:rPr>
          <w:rFonts w:ascii="Calibri" w:eastAsia="Times New Roman" w:hAnsi="Calibri" w:cs="Times New Roman"/>
          <w:noProof/>
        </w:rPr>
        <w:tab/>
        <w:t xml:space="preserve">Semenza JC, McCullough JE, Flanders WD, McGeehin MA, Lumpkin JR. Excess hospital admissions during the July 1995 heat wave in Chicago. </w:t>
      </w:r>
      <w:r w:rsidRPr="003C52AF">
        <w:rPr>
          <w:rFonts w:ascii="Calibri" w:eastAsia="Times New Roman" w:hAnsi="Calibri" w:cs="Times New Roman"/>
          <w:i/>
          <w:iCs/>
          <w:noProof/>
        </w:rPr>
        <w:t>Am J Prev Med</w:t>
      </w:r>
      <w:r w:rsidRPr="003C52AF">
        <w:rPr>
          <w:rFonts w:ascii="Calibri" w:eastAsia="Times New Roman" w:hAnsi="Calibri" w:cs="Times New Roman"/>
          <w:noProof/>
        </w:rPr>
        <w:t xml:space="preserve"> 1999; </w:t>
      </w:r>
      <w:r w:rsidRPr="003C52AF">
        <w:rPr>
          <w:rFonts w:ascii="Calibri" w:eastAsia="Times New Roman" w:hAnsi="Calibri" w:cs="Times New Roman"/>
          <w:b/>
          <w:bCs/>
          <w:noProof/>
        </w:rPr>
        <w:t>16</w:t>
      </w:r>
      <w:r w:rsidRPr="003C52AF">
        <w:rPr>
          <w:rFonts w:ascii="Calibri" w:eastAsia="Times New Roman" w:hAnsi="Calibri" w:cs="Times New Roman"/>
          <w:noProof/>
        </w:rPr>
        <w:t>: 269–77.</w:t>
      </w:r>
    </w:p>
    <w:p w14:paraId="3E31271E"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42</w:t>
      </w:r>
      <w:r w:rsidRPr="003C52AF">
        <w:rPr>
          <w:rFonts w:ascii="Calibri" w:eastAsia="Times New Roman" w:hAnsi="Calibri" w:cs="Times New Roman"/>
          <w:noProof/>
        </w:rPr>
        <w:tab/>
        <w:t xml:space="preserve">Le Tertre A, Lefranc A, Eilstein D,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Impact of the 2003 heatwave on all-cause mortality in 9 French cities. </w:t>
      </w:r>
      <w:r w:rsidRPr="003C52AF">
        <w:rPr>
          <w:rFonts w:ascii="Calibri" w:eastAsia="Times New Roman" w:hAnsi="Calibri" w:cs="Times New Roman"/>
          <w:i/>
          <w:iCs/>
          <w:noProof/>
        </w:rPr>
        <w:t>Epidemiology</w:t>
      </w:r>
      <w:r w:rsidRPr="003C52AF">
        <w:rPr>
          <w:rFonts w:ascii="Calibri" w:eastAsia="Times New Roman" w:hAnsi="Calibri" w:cs="Times New Roman"/>
          <w:noProof/>
        </w:rPr>
        <w:t xml:space="preserve"> 2006; </w:t>
      </w:r>
      <w:r w:rsidRPr="003C52AF">
        <w:rPr>
          <w:rFonts w:ascii="Calibri" w:eastAsia="Times New Roman" w:hAnsi="Calibri" w:cs="Times New Roman"/>
          <w:b/>
          <w:bCs/>
          <w:noProof/>
        </w:rPr>
        <w:t>17</w:t>
      </w:r>
      <w:r w:rsidRPr="003C52AF">
        <w:rPr>
          <w:rFonts w:ascii="Calibri" w:eastAsia="Times New Roman" w:hAnsi="Calibri" w:cs="Times New Roman"/>
          <w:noProof/>
        </w:rPr>
        <w:t>: 75–9.</w:t>
      </w:r>
    </w:p>
    <w:p w14:paraId="7EB674D3"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43</w:t>
      </w:r>
      <w:r w:rsidRPr="003C52AF">
        <w:rPr>
          <w:rFonts w:ascii="Calibri" w:eastAsia="Times New Roman" w:hAnsi="Calibri" w:cs="Times New Roman"/>
          <w:noProof/>
        </w:rPr>
        <w:tab/>
        <w:t xml:space="preserve">Howe AS, Boden BP. Heat-related illness in athletes. </w:t>
      </w:r>
      <w:r w:rsidRPr="003C52AF">
        <w:rPr>
          <w:rFonts w:ascii="Calibri" w:eastAsia="Times New Roman" w:hAnsi="Calibri" w:cs="Times New Roman"/>
          <w:i/>
          <w:iCs/>
          <w:noProof/>
        </w:rPr>
        <w:t>Am J Sports Med</w:t>
      </w:r>
      <w:r w:rsidRPr="003C52AF">
        <w:rPr>
          <w:rFonts w:ascii="Calibri" w:eastAsia="Times New Roman" w:hAnsi="Calibri" w:cs="Times New Roman"/>
          <w:noProof/>
        </w:rPr>
        <w:t xml:space="preserve"> 2007; </w:t>
      </w:r>
      <w:r w:rsidRPr="003C52AF">
        <w:rPr>
          <w:rFonts w:ascii="Calibri" w:eastAsia="Times New Roman" w:hAnsi="Calibri" w:cs="Times New Roman"/>
          <w:b/>
          <w:bCs/>
          <w:noProof/>
        </w:rPr>
        <w:t>35</w:t>
      </w:r>
      <w:r w:rsidRPr="003C52AF">
        <w:rPr>
          <w:rFonts w:ascii="Calibri" w:eastAsia="Times New Roman" w:hAnsi="Calibri" w:cs="Times New Roman"/>
          <w:noProof/>
        </w:rPr>
        <w:t>: 1384–95.</w:t>
      </w:r>
    </w:p>
    <w:p w14:paraId="38ACB512"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44</w:t>
      </w:r>
      <w:r w:rsidRPr="003C52AF">
        <w:rPr>
          <w:rFonts w:ascii="Calibri" w:eastAsia="Times New Roman" w:hAnsi="Calibri" w:cs="Times New Roman"/>
          <w:noProof/>
        </w:rPr>
        <w:tab/>
        <w:t xml:space="preserve">Beltran GW. Heat-related illness. </w:t>
      </w:r>
      <w:r w:rsidRPr="003C52AF">
        <w:rPr>
          <w:rFonts w:ascii="Calibri" w:eastAsia="Times New Roman" w:hAnsi="Calibri" w:cs="Times New Roman"/>
          <w:i/>
          <w:iCs/>
          <w:noProof/>
        </w:rPr>
        <w:t>Emerg Med Serv Clin Pract Syst Overs Second Ed</w:t>
      </w:r>
      <w:r w:rsidRPr="003C52AF">
        <w:rPr>
          <w:rFonts w:ascii="Calibri" w:eastAsia="Times New Roman" w:hAnsi="Calibri" w:cs="Times New Roman"/>
          <w:noProof/>
        </w:rPr>
        <w:t xml:space="preserve"> 2015; </w:t>
      </w:r>
      <w:r w:rsidRPr="003C52AF">
        <w:rPr>
          <w:rFonts w:ascii="Calibri" w:eastAsia="Times New Roman" w:hAnsi="Calibri" w:cs="Times New Roman"/>
          <w:b/>
          <w:bCs/>
          <w:noProof/>
        </w:rPr>
        <w:t>1</w:t>
      </w:r>
      <w:r w:rsidRPr="003C52AF">
        <w:rPr>
          <w:rFonts w:ascii="Calibri" w:eastAsia="Times New Roman" w:hAnsi="Calibri" w:cs="Times New Roman"/>
          <w:noProof/>
        </w:rPr>
        <w:t>: 358–62.</w:t>
      </w:r>
    </w:p>
    <w:p w14:paraId="54AB351A"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45</w:t>
      </w:r>
      <w:r w:rsidRPr="003C52AF">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3C52AF">
        <w:rPr>
          <w:rFonts w:ascii="Calibri" w:eastAsia="Times New Roman" w:hAnsi="Calibri" w:cs="Times New Roman"/>
          <w:i/>
          <w:iCs/>
          <w:noProof/>
        </w:rPr>
        <w:t>Am J Forensic Med Pathol</w:t>
      </w:r>
      <w:r w:rsidRPr="003C52AF">
        <w:rPr>
          <w:rFonts w:ascii="Calibri" w:eastAsia="Times New Roman" w:hAnsi="Calibri" w:cs="Times New Roman"/>
          <w:noProof/>
        </w:rPr>
        <w:t xml:space="preserve"> 1997; </w:t>
      </w:r>
      <w:r w:rsidRPr="003C52AF">
        <w:rPr>
          <w:rFonts w:ascii="Calibri" w:eastAsia="Times New Roman" w:hAnsi="Calibri" w:cs="Times New Roman"/>
          <w:b/>
          <w:bCs/>
          <w:noProof/>
        </w:rPr>
        <w:t>18</w:t>
      </w:r>
      <w:r w:rsidRPr="003C52AF">
        <w:rPr>
          <w:rFonts w:ascii="Calibri" w:eastAsia="Times New Roman" w:hAnsi="Calibri" w:cs="Times New Roman"/>
          <w:noProof/>
        </w:rPr>
        <w:t>.</w:t>
      </w:r>
    </w:p>
    <w:p w14:paraId="4720FDD0" w14:textId="77777777" w:rsidR="003C52AF" w:rsidRPr="003C52AF" w:rsidRDefault="003C52AF" w:rsidP="003C52AF">
      <w:pPr>
        <w:widowControl w:val="0"/>
        <w:autoSpaceDE w:val="0"/>
        <w:autoSpaceDN w:val="0"/>
        <w:adjustRightInd w:val="0"/>
        <w:ind w:left="640" w:hanging="640"/>
        <w:rPr>
          <w:rFonts w:ascii="Calibri" w:eastAsia="Times New Roman" w:hAnsi="Calibri" w:cs="Times New Roman"/>
          <w:noProof/>
        </w:rPr>
      </w:pPr>
      <w:r w:rsidRPr="003C52AF">
        <w:rPr>
          <w:rFonts w:ascii="Calibri" w:eastAsia="Times New Roman" w:hAnsi="Calibri" w:cs="Times New Roman"/>
          <w:noProof/>
        </w:rPr>
        <w:t>46</w:t>
      </w:r>
      <w:r w:rsidRPr="003C52AF">
        <w:rPr>
          <w:rFonts w:ascii="Calibri" w:eastAsia="Times New Roman" w:hAnsi="Calibri" w:cs="Times New Roman"/>
          <w:noProof/>
        </w:rPr>
        <w:tab/>
        <w:t xml:space="preserve">Leon LR, Bouchama A. Heat stroke. </w:t>
      </w:r>
      <w:r w:rsidRPr="003C52AF">
        <w:rPr>
          <w:rFonts w:ascii="Calibri" w:eastAsia="Times New Roman" w:hAnsi="Calibri" w:cs="Times New Roman"/>
          <w:i/>
          <w:iCs/>
          <w:noProof/>
        </w:rPr>
        <w:t>Compr Physiol</w:t>
      </w:r>
      <w:r w:rsidRPr="003C52AF">
        <w:rPr>
          <w:rFonts w:ascii="Calibri" w:eastAsia="Times New Roman" w:hAnsi="Calibri" w:cs="Times New Roman"/>
          <w:noProof/>
        </w:rPr>
        <w:t xml:space="preserve"> 2015; </w:t>
      </w:r>
      <w:r w:rsidRPr="003C52AF">
        <w:rPr>
          <w:rFonts w:ascii="Calibri" w:eastAsia="Times New Roman" w:hAnsi="Calibri" w:cs="Times New Roman"/>
          <w:b/>
          <w:bCs/>
          <w:noProof/>
        </w:rPr>
        <w:t>5</w:t>
      </w:r>
      <w:r w:rsidRPr="003C52AF">
        <w:rPr>
          <w:rFonts w:ascii="Calibri" w:eastAsia="Times New Roman" w:hAnsi="Calibri" w:cs="Times New Roman"/>
          <w:noProof/>
        </w:rPr>
        <w:t>: 611–47.</w:t>
      </w:r>
    </w:p>
    <w:p w14:paraId="57B5E675" w14:textId="77777777" w:rsidR="003C52AF" w:rsidRPr="003C52AF" w:rsidRDefault="003C52AF" w:rsidP="003C52AF">
      <w:pPr>
        <w:widowControl w:val="0"/>
        <w:autoSpaceDE w:val="0"/>
        <w:autoSpaceDN w:val="0"/>
        <w:adjustRightInd w:val="0"/>
        <w:ind w:left="640" w:hanging="640"/>
        <w:rPr>
          <w:rFonts w:ascii="Calibri" w:hAnsi="Calibri"/>
          <w:noProof/>
        </w:rPr>
      </w:pPr>
      <w:r w:rsidRPr="003C52AF">
        <w:rPr>
          <w:rFonts w:ascii="Calibri" w:eastAsia="Times New Roman" w:hAnsi="Calibri" w:cs="Times New Roman"/>
          <w:noProof/>
        </w:rPr>
        <w:t>47</w:t>
      </w:r>
      <w:r w:rsidRPr="003C52AF">
        <w:rPr>
          <w:rFonts w:ascii="Calibri" w:eastAsia="Times New Roman" w:hAnsi="Calibri" w:cs="Times New Roman"/>
          <w:noProof/>
        </w:rPr>
        <w:tab/>
        <w:t xml:space="preserve">Fouillet A, Rey G, Wagner V, </w:t>
      </w:r>
      <w:r w:rsidRPr="003C52AF">
        <w:rPr>
          <w:rFonts w:ascii="Calibri" w:eastAsia="Times New Roman" w:hAnsi="Calibri" w:cs="Times New Roman"/>
          <w:i/>
          <w:iCs/>
          <w:noProof/>
        </w:rPr>
        <w:t>et al.</w:t>
      </w:r>
      <w:r w:rsidRPr="003C52AF">
        <w:rPr>
          <w:rFonts w:ascii="Calibri" w:eastAsia="Times New Roman" w:hAnsi="Calibri" w:cs="Times New Roman"/>
          <w:noProof/>
        </w:rPr>
        <w:t xml:space="preserve"> Has the impact of heat waves on mortality changed in France since the European heat wave of summer 2003? A study of the 2006 heat wave. </w:t>
      </w:r>
      <w:r w:rsidRPr="003C52AF">
        <w:rPr>
          <w:rFonts w:ascii="Calibri" w:eastAsia="Times New Roman" w:hAnsi="Calibri" w:cs="Times New Roman"/>
          <w:i/>
          <w:iCs/>
          <w:noProof/>
        </w:rPr>
        <w:t>Int J Epidemiol</w:t>
      </w:r>
      <w:r w:rsidRPr="003C52AF">
        <w:rPr>
          <w:rFonts w:ascii="Calibri" w:eastAsia="Times New Roman" w:hAnsi="Calibri" w:cs="Times New Roman"/>
          <w:noProof/>
        </w:rPr>
        <w:t xml:space="preserve"> 2008; </w:t>
      </w:r>
      <w:r w:rsidRPr="003C52AF">
        <w:rPr>
          <w:rFonts w:ascii="Calibri" w:eastAsia="Times New Roman" w:hAnsi="Calibri" w:cs="Times New Roman"/>
          <w:b/>
          <w:bCs/>
          <w:noProof/>
        </w:rPr>
        <w:t>37</w:t>
      </w:r>
      <w:r w:rsidRPr="003C52AF">
        <w:rPr>
          <w:rFonts w:ascii="Calibri" w:eastAsia="Times New Roman" w:hAnsi="Calibri" w:cs="Times New Roman"/>
          <w:noProof/>
        </w:rPr>
        <w:t>: 309–17.</w:t>
      </w:r>
    </w:p>
    <w:p w14:paraId="0A9840E3" w14:textId="3FACAF7A" w:rsidR="00FF69F5" w:rsidRPr="00A618F9" w:rsidRDefault="00FF69F5" w:rsidP="003C52AF">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5"/>
      <w:footerReference w:type="default" r:id="rId16"/>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E42125" w:rsidRDefault="00E42125" w:rsidP="00160524">
      <w:pPr>
        <w:pStyle w:val="CommentText"/>
        <w:numPr>
          <w:ilvl w:val="0"/>
          <w:numId w:val="9"/>
        </w:numPr>
      </w:pPr>
      <w:r>
        <w:rPr>
          <w:rStyle w:val="CommentReference"/>
        </w:rPr>
        <w:annotationRef/>
      </w:r>
      <w:r>
        <w:t>Focus on urban floods</w:t>
      </w:r>
    </w:p>
    <w:p w14:paraId="2331D36E" w14:textId="77777777" w:rsidR="00E42125" w:rsidRDefault="00E42125" w:rsidP="00160524">
      <w:pPr>
        <w:pStyle w:val="CommentText"/>
        <w:numPr>
          <w:ilvl w:val="0"/>
          <w:numId w:val="9"/>
        </w:numPr>
      </w:pPr>
      <w:r>
        <w:t xml:space="preserve"> Ask Lucia about Malawi (check out email dated 8</w:t>
      </w:r>
      <w:r w:rsidRPr="008B5BFE">
        <w:rPr>
          <w:vertAlign w:val="superscript"/>
        </w:rPr>
        <w:t>th</w:t>
      </w:r>
      <w:r>
        <w:t xml:space="preserve"> August 2017)</w:t>
      </w:r>
    </w:p>
    <w:p w14:paraId="790E21C0" w14:textId="77777777" w:rsidR="00E42125" w:rsidRDefault="00E42125"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E42125" w:rsidRDefault="00E42125" w:rsidP="00160524">
      <w:pPr>
        <w:pStyle w:val="CommentText"/>
        <w:numPr>
          <w:ilvl w:val="0"/>
          <w:numId w:val="9"/>
        </w:numPr>
      </w:pPr>
      <w:r>
        <w:t>Join teleconference in September with Joy?</w:t>
      </w:r>
    </w:p>
  </w:comment>
  <w:comment w:id="1" w:author="Parks, Robbie M" w:date="2017-08-10T13:39:00Z" w:initials="PRM">
    <w:p w14:paraId="1A3634CB" w14:textId="47A2587B" w:rsidR="00E42125" w:rsidRDefault="00E42125">
      <w:pPr>
        <w:pStyle w:val="CommentText"/>
      </w:pPr>
      <w:r>
        <w:rPr>
          <w:rStyle w:val="CommentReference"/>
        </w:rPr>
        <w:annotationRef/>
      </w:r>
      <w:r>
        <w:t>HIWeather will have a say on whether this is possible or not</w:t>
      </w:r>
    </w:p>
  </w:comment>
  <w:comment w:id="2" w:author="Parks, Robbie M" w:date="2017-08-17T11:52:00Z" w:initials="PRM">
    <w:p w14:paraId="0E4F513B" w14:textId="0A730816" w:rsidR="00220510" w:rsidRPr="00220510" w:rsidRDefault="00220510" w:rsidP="00220510">
      <w:pPr>
        <w:jc w:val="both"/>
        <w:rPr>
          <w:sz w:val="28"/>
          <w:szCs w:val="28"/>
        </w:rPr>
      </w:pPr>
      <w:r w:rsidRPr="00220510">
        <w:rPr>
          <w:rStyle w:val="CommentReference"/>
        </w:rPr>
        <w:annotationRef/>
      </w:r>
      <w:r w:rsidRPr="00220510">
        <w:rPr>
          <w:sz w:val="28"/>
          <w:szCs w:val="28"/>
        </w:rPr>
        <w:t>Make a general section here which details the infrastructure of action plan initiation decisions</w:t>
      </w:r>
    </w:p>
  </w:comment>
  <w:comment w:id="4" w:author="Parks, Robbie M" w:date="2017-08-10T13:40:00Z" w:initials="PRM">
    <w:p w14:paraId="08EDE347" w14:textId="77777777" w:rsidR="00E42125" w:rsidRDefault="00E42125" w:rsidP="00E82296">
      <w:pPr>
        <w:pStyle w:val="CommentText"/>
        <w:numPr>
          <w:ilvl w:val="0"/>
          <w:numId w:val="9"/>
        </w:numPr>
      </w:pPr>
      <w:r>
        <w:rPr>
          <w:rStyle w:val="CommentReference"/>
        </w:rPr>
        <w:annotationRef/>
      </w:r>
      <w:r>
        <w:t>Not necessarily a core interest of HIWeather</w:t>
      </w:r>
    </w:p>
    <w:p w14:paraId="2934C1FB" w14:textId="77777777" w:rsidR="00E42125" w:rsidRDefault="00E42125" w:rsidP="00E82296">
      <w:pPr>
        <w:pStyle w:val="CommentText"/>
        <w:numPr>
          <w:ilvl w:val="0"/>
          <w:numId w:val="9"/>
        </w:numPr>
      </w:pPr>
      <w:r>
        <w:t>Capabilities do not cover looking at a changing climate, more weather prediction capabilities</w:t>
      </w:r>
    </w:p>
    <w:p w14:paraId="01377F4A" w14:textId="45F29BFB" w:rsidR="00E42125" w:rsidRDefault="00E42125" w:rsidP="00E82296">
      <w:pPr>
        <w:pStyle w:val="CommentText"/>
        <w:numPr>
          <w:ilvl w:val="0"/>
          <w:numId w:val="9"/>
        </w:numPr>
      </w:pPr>
      <w:r>
        <w:t>Briefly mention this timescale but not necessarily a focus</w:t>
      </w:r>
    </w:p>
  </w:comment>
  <w:comment w:id="5" w:author="Parks, Robbie M" w:date="2017-08-10T13:42:00Z" w:initials="PRM">
    <w:p w14:paraId="3F67AC0E" w14:textId="4F567B79" w:rsidR="00E42125" w:rsidRDefault="00E42125">
      <w:pPr>
        <w:pStyle w:val="CommentText"/>
      </w:pPr>
      <w:r>
        <w:rPr>
          <w:rStyle w:val="CommentReference"/>
        </w:rPr>
        <w:annotationRef/>
      </w:r>
      <w:r>
        <w:t>A core WWRP concern. Bring out but mention it as a WWRP wider concern.</w:t>
      </w:r>
    </w:p>
  </w:comment>
  <w:comment w:id="6" w:author="Parks, Robbie M" w:date="2017-08-10T13:41:00Z" w:initials="PRM">
    <w:p w14:paraId="6F1950B7" w14:textId="77777777" w:rsidR="00E42125" w:rsidRDefault="00E42125">
      <w:pPr>
        <w:pStyle w:val="CommentText"/>
      </w:pPr>
      <w:r>
        <w:rPr>
          <w:rStyle w:val="CommentReference"/>
        </w:rPr>
        <w:annotationRef/>
      </w:r>
      <w:r>
        <w:t>HIWeather has a strong focus on minutes to 2 days.</w:t>
      </w:r>
    </w:p>
    <w:p w14:paraId="720ADBFB" w14:textId="113BD504" w:rsidR="00E42125" w:rsidRDefault="00E42125">
      <w:pPr>
        <w:pStyle w:val="CommentText"/>
      </w:pPr>
      <w:r>
        <w:t>Up to 2-weeks is core focus.</w:t>
      </w:r>
    </w:p>
  </w:comment>
  <w:comment w:id="7" w:author="Parks, Robbie M" w:date="2017-08-10T13:42:00Z" w:initials="PRM">
    <w:p w14:paraId="37056365" w14:textId="25B4FDB3" w:rsidR="00E42125" w:rsidRDefault="00E42125">
      <w:pPr>
        <w:pStyle w:val="CommentText"/>
      </w:pPr>
      <w:r>
        <w:rPr>
          <w:rStyle w:val="CommentReference"/>
        </w:rPr>
        <w:annotationRef/>
      </w:r>
      <w:r>
        <w:t>Core focus on HIWeather capabilities</w:t>
      </w:r>
    </w:p>
  </w:comment>
  <w:comment w:id="8" w:author="Parks, Robbie M" w:date="2017-08-10T13:44:00Z" w:initials="PRM">
    <w:p w14:paraId="6D26566C" w14:textId="722B84E2" w:rsidR="00E42125" w:rsidRDefault="00E42125">
      <w:pPr>
        <w:pStyle w:val="CommentText"/>
      </w:pPr>
      <w:r>
        <w:rPr>
          <w:rStyle w:val="CommentReference"/>
        </w:rPr>
        <w:annotationRef/>
      </w:r>
      <w:r>
        <w:t xml:space="preserve">Workshop in October for HIWeather with review paper on </w:t>
      </w:r>
      <w:proofErr w:type="gramStart"/>
      <w:r>
        <w:t>current status</w:t>
      </w:r>
      <w:proofErr w:type="gramEnd"/>
      <w:r>
        <w:t xml:space="preserve"> on prediction for all hazards. Will discuss key gaps.</w:t>
      </w:r>
    </w:p>
  </w:comment>
  <w:comment w:id="9" w:author="Parks, Robbie M" w:date="2017-08-10T13:46:00Z" w:initials="PRM">
    <w:p w14:paraId="51BE5544" w14:textId="0696359C" w:rsidR="00E42125" w:rsidRDefault="00E42125">
      <w:pPr>
        <w:pStyle w:val="CommentText"/>
      </w:pPr>
      <w:r>
        <w:rPr>
          <w:rStyle w:val="CommentReference"/>
        </w:rPr>
        <w:annotationRef/>
      </w:r>
      <w:r>
        <w:t>Check HIWeather newsletter</w:t>
      </w:r>
    </w:p>
    <w:p w14:paraId="7C6D4252" w14:textId="4FC7CC7F" w:rsidR="00E42125" w:rsidRDefault="00E42125" w:rsidP="009676C8">
      <w:pPr>
        <w:pStyle w:val="CommentText"/>
        <w:numPr>
          <w:ilvl w:val="0"/>
          <w:numId w:val="9"/>
        </w:numPr>
      </w:pPr>
      <w:r>
        <w:t>Each working group will report current activities</w:t>
      </w:r>
    </w:p>
    <w:p w14:paraId="439F4285" w14:textId="4D3C0246" w:rsidR="00E42125" w:rsidRDefault="00E42125" w:rsidP="009676C8">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12302521" w14:textId="28327B02" w:rsidR="00E42125" w:rsidRDefault="00E42125" w:rsidP="009676C8">
      <w:pPr>
        <w:pStyle w:val="CommentText"/>
        <w:numPr>
          <w:ilvl w:val="0"/>
          <w:numId w:val="9"/>
        </w:numPr>
      </w:pPr>
      <w:r>
        <w:t>Julia Keller to send info about air quality</w:t>
      </w:r>
    </w:p>
  </w:comment>
  <w:comment w:id="10" w:author="Parks, Robbie M" w:date="2017-08-10T13:45:00Z" w:initials="PRM">
    <w:p w14:paraId="19736969" w14:textId="35D5D542" w:rsidR="00E42125" w:rsidRDefault="00E42125">
      <w:pPr>
        <w:pStyle w:val="CommentText"/>
      </w:pPr>
      <w:r>
        <w:rPr>
          <w:rStyle w:val="CommentReference"/>
        </w:rPr>
        <w:annotationRef/>
      </w:r>
      <w:r>
        <w:t>Create over timeline for 2-10 years</w:t>
      </w:r>
    </w:p>
  </w:comment>
  <w:comment w:id="11" w:author="Parks, Robbie M" w:date="2017-08-10T13:46:00Z" w:initials="PRM">
    <w:p w14:paraId="676327CE" w14:textId="5FAB829B" w:rsidR="00E42125" w:rsidRDefault="00E42125" w:rsidP="009676C8">
      <w:pPr>
        <w:pStyle w:val="CommentText"/>
        <w:numPr>
          <w:ilvl w:val="0"/>
          <w:numId w:val="9"/>
        </w:numPr>
      </w:pPr>
      <w:r>
        <w:rPr>
          <w:rStyle w:val="CommentReference"/>
        </w:rPr>
        <w:annotationRef/>
      </w:r>
      <w:r>
        <w:t>See comment about Malawi on front pag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1A3634CB" w15:done="0"/>
  <w15:commentEx w15:paraId="0E4F513B" w15:done="0"/>
  <w15:commentEx w15:paraId="01377F4A" w15:done="0"/>
  <w15:commentEx w15:paraId="3F67AC0E" w15:done="0"/>
  <w15:commentEx w15:paraId="720ADBFB" w15:done="0"/>
  <w15:commentEx w15:paraId="37056365" w15:done="0"/>
  <w15:commentEx w15:paraId="6D26566C" w15:done="0"/>
  <w15:commentEx w15:paraId="12302521" w15:done="0"/>
  <w15:commentEx w15:paraId="19736969" w15:done="0"/>
  <w15:commentEx w15:paraId="676327C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9B3BBD" w14:textId="77777777" w:rsidR="00184733" w:rsidRDefault="00184733" w:rsidP="004341A5">
      <w:r>
        <w:separator/>
      </w:r>
    </w:p>
  </w:endnote>
  <w:endnote w:type="continuationSeparator" w:id="0">
    <w:p w14:paraId="4738EFC3" w14:textId="77777777" w:rsidR="00184733" w:rsidRDefault="00184733"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E42125" w:rsidRDefault="00E4212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E42125" w:rsidRDefault="00E4212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E42125" w:rsidRDefault="00E4212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86B52">
      <w:rPr>
        <w:rStyle w:val="PageNumber"/>
        <w:noProof/>
      </w:rPr>
      <w:t>5</w:t>
    </w:r>
    <w:r>
      <w:rPr>
        <w:rStyle w:val="PageNumber"/>
      </w:rPr>
      <w:fldChar w:fldCharType="end"/>
    </w:r>
  </w:p>
  <w:p w14:paraId="149A3B8B" w14:textId="77777777" w:rsidR="00E42125" w:rsidRDefault="00E4212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E9679" w14:textId="77777777" w:rsidR="00184733" w:rsidRDefault="00184733" w:rsidP="004341A5">
      <w:r>
        <w:separator/>
      </w:r>
    </w:p>
  </w:footnote>
  <w:footnote w:type="continuationSeparator" w:id="0">
    <w:p w14:paraId="2B0EADBC" w14:textId="77777777" w:rsidR="00184733" w:rsidRDefault="00184733"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6"/>
  </w:num>
  <w:num w:numId="6">
    <w:abstractNumId w:val="2"/>
  </w:num>
  <w:num w:numId="7">
    <w:abstractNumId w:val="0"/>
  </w:num>
  <w:num w:numId="8">
    <w:abstractNumId w:val="7"/>
  </w:num>
  <w:num w:numId="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461D"/>
    <w:rsid w:val="00005126"/>
    <w:rsid w:val="00010AD3"/>
    <w:rsid w:val="00011508"/>
    <w:rsid w:val="000157FF"/>
    <w:rsid w:val="00015F70"/>
    <w:rsid w:val="00016198"/>
    <w:rsid w:val="0003657E"/>
    <w:rsid w:val="00036FFA"/>
    <w:rsid w:val="000407DA"/>
    <w:rsid w:val="00042A07"/>
    <w:rsid w:val="00052A40"/>
    <w:rsid w:val="000544A3"/>
    <w:rsid w:val="00056D75"/>
    <w:rsid w:val="0006283D"/>
    <w:rsid w:val="00065EAB"/>
    <w:rsid w:val="00066C53"/>
    <w:rsid w:val="00081013"/>
    <w:rsid w:val="000818E6"/>
    <w:rsid w:val="0008315C"/>
    <w:rsid w:val="00086B52"/>
    <w:rsid w:val="000870BD"/>
    <w:rsid w:val="00087FD4"/>
    <w:rsid w:val="0009572B"/>
    <w:rsid w:val="000958B5"/>
    <w:rsid w:val="00097DFC"/>
    <w:rsid w:val="000A3AF7"/>
    <w:rsid w:val="000B0D4A"/>
    <w:rsid w:val="000B6495"/>
    <w:rsid w:val="000B68BB"/>
    <w:rsid w:val="000B7625"/>
    <w:rsid w:val="000C7277"/>
    <w:rsid w:val="000D0249"/>
    <w:rsid w:val="000D181C"/>
    <w:rsid w:val="000D195B"/>
    <w:rsid w:val="000D7E06"/>
    <w:rsid w:val="000E223D"/>
    <w:rsid w:val="000E37D7"/>
    <w:rsid w:val="00105AE0"/>
    <w:rsid w:val="001068EC"/>
    <w:rsid w:val="00120595"/>
    <w:rsid w:val="00132C6C"/>
    <w:rsid w:val="00140B8A"/>
    <w:rsid w:val="00141B16"/>
    <w:rsid w:val="001466D8"/>
    <w:rsid w:val="0014778F"/>
    <w:rsid w:val="001540CE"/>
    <w:rsid w:val="00156FC7"/>
    <w:rsid w:val="00160524"/>
    <w:rsid w:val="00161E98"/>
    <w:rsid w:val="00162082"/>
    <w:rsid w:val="00167BD7"/>
    <w:rsid w:val="00171048"/>
    <w:rsid w:val="00176AB2"/>
    <w:rsid w:val="00182286"/>
    <w:rsid w:val="00183ED4"/>
    <w:rsid w:val="00184733"/>
    <w:rsid w:val="00187BD2"/>
    <w:rsid w:val="001928EC"/>
    <w:rsid w:val="00196D1D"/>
    <w:rsid w:val="001A1F00"/>
    <w:rsid w:val="001A39E7"/>
    <w:rsid w:val="001B0EFF"/>
    <w:rsid w:val="001B23D1"/>
    <w:rsid w:val="001C4634"/>
    <w:rsid w:val="001C613C"/>
    <w:rsid w:val="001C7AF2"/>
    <w:rsid w:val="001E03C8"/>
    <w:rsid w:val="001E09E4"/>
    <w:rsid w:val="001E2916"/>
    <w:rsid w:val="001E4959"/>
    <w:rsid w:val="001F0FFF"/>
    <w:rsid w:val="001F3B4E"/>
    <w:rsid w:val="001F7D80"/>
    <w:rsid w:val="00207B1C"/>
    <w:rsid w:val="00213CBB"/>
    <w:rsid w:val="002200CA"/>
    <w:rsid w:val="00220510"/>
    <w:rsid w:val="00220C4B"/>
    <w:rsid w:val="00221B31"/>
    <w:rsid w:val="002231AC"/>
    <w:rsid w:val="00225A15"/>
    <w:rsid w:val="00246638"/>
    <w:rsid w:val="0026033D"/>
    <w:rsid w:val="00260B02"/>
    <w:rsid w:val="002616FC"/>
    <w:rsid w:val="002849AC"/>
    <w:rsid w:val="00290C5B"/>
    <w:rsid w:val="002950A2"/>
    <w:rsid w:val="00296A5E"/>
    <w:rsid w:val="002A542C"/>
    <w:rsid w:val="002B1609"/>
    <w:rsid w:val="002B360C"/>
    <w:rsid w:val="002B755B"/>
    <w:rsid w:val="002C4CDA"/>
    <w:rsid w:val="002C77A5"/>
    <w:rsid w:val="002D1381"/>
    <w:rsid w:val="002D4FBC"/>
    <w:rsid w:val="002D524F"/>
    <w:rsid w:val="002E658D"/>
    <w:rsid w:val="002E7E6D"/>
    <w:rsid w:val="002F4DC5"/>
    <w:rsid w:val="003008B0"/>
    <w:rsid w:val="003013EE"/>
    <w:rsid w:val="00306685"/>
    <w:rsid w:val="003118C2"/>
    <w:rsid w:val="00320BB6"/>
    <w:rsid w:val="00322C4B"/>
    <w:rsid w:val="003270BD"/>
    <w:rsid w:val="003271BE"/>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7B81"/>
    <w:rsid w:val="003C153C"/>
    <w:rsid w:val="003C27C6"/>
    <w:rsid w:val="003C328E"/>
    <w:rsid w:val="003C3C4D"/>
    <w:rsid w:val="003C52AF"/>
    <w:rsid w:val="003D47CB"/>
    <w:rsid w:val="003E4C9F"/>
    <w:rsid w:val="003F22B3"/>
    <w:rsid w:val="003F60EA"/>
    <w:rsid w:val="003F66D5"/>
    <w:rsid w:val="0040177A"/>
    <w:rsid w:val="004018CB"/>
    <w:rsid w:val="004022B7"/>
    <w:rsid w:val="00402D6F"/>
    <w:rsid w:val="00405727"/>
    <w:rsid w:val="004060EF"/>
    <w:rsid w:val="00421AF3"/>
    <w:rsid w:val="00421D9F"/>
    <w:rsid w:val="00423C32"/>
    <w:rsid w:val="00430B94"/>
    <w:rsid w:val="00432A75"/>
    <w:rsid w:val="00433EDB"/>
    <w:rsid w:val="004341A5"/>
    <w:rsid w:val="004353B3"/>
    <w:rsid w:val="00437E72"/>
    <w:rsid w:val="004404CA"/>
    <w:rsid w:val="0044363A"/>
    <w:rsid w:val="00453E9D"/>
    <w:rsid w:val="0045667E"/>
    <w:rsid w:val="00457DF5"/>
    <w:rsid w:val="0047213D"/>
    <w:rsid w:val="004735E1"/>
    <w:rsid w:val="00475C48"/>
    <w:rsid w:val="00476271"/>
    <w:rsid w:val="00480091"/>
    <w:rsid w:val="00480ACC"/>
    <w:rsid w:val="00483B7C"/>
    <w:rsid w:val="004918A8"/>
    <w:rsid w:val="004A3044"/>
    <w:rsid w:val="004A5369"/>
    <w:rsid w:val="004B2D47"/>
    <w:rsid w:val="004B71E2"/>
    <w:rsid w:val="004C140E"/>
    <w:rsid w:val="004C3449"/>
    <w:rsid w:val="004D77E6"/>
    <w:rsid w:val="004E36B5"/>
    <w:rsid w:val="004E7881"/>
    <w:rsid w:val="004E7B07"/>
    <w:rsid w:val="004F1615"/>
    <w:rsid w:val="004F404D"/>
    <w:rsid w:val="004F60F9"/>
    <w:rsid w:val="004F7FD8"/>
    <w:rsid w:val="00502423"/>
    <w:rsid w:val="005028B3"/>
    <w:rsid w:val="00506AF4"/>
    <w:rsid w:val="00511529"/>
    <w:rsid w:val="005130C5"/>
    <w:rsid w:val="00514378"/>
    <w:rsid w:val="00520439"/>
    <w:rsid w:val="00521A1A"/>
    <w:rsid w:val="0052696F"/>
    <w:rsid w:val="00526BE2"/>
    <w:rsid w:val="00530EF0"/>
    <w:rsid w:val="0053376D"/>
    <w:rsid w:val="005425A0"/>
    <w:rsid w:val="00553AE3"/>
    <w:rsid w:val="005546F4"/>
    <w:rsid w:val="0055527C"/>
    <w:rsid w:val="0056070E"/>
    <w:rsid w:val="00561F2E"/>
    <w:rsid w:val="00565475"/>
    <w:rsid w:val="00565B41"/>
    <w:rsid w:val="0056790E"/>
    <w:rsid w:val="00574D5C"/>
    <w:rsid w:val="005753B9"/>
    <w:rsid w:val="00575F80"/>
    <w:rsid w:val="0059049D"/>
    <w:rsid w:val="0059357D"/>
    <w:rsid w:val="00593D1F"/>
    <w:rsid w:val="00594F9B"/>
    <w:rsid w:val="005955FB"/>
    <w:rsid w:val="00597F7F"/>
    <w:rsid w:val="005A2ED1"/>
    <w:rsid w:val="005A38E2"/>
    <w:rsid w:val="005A50B1"/>
    <w:rsid w:val="005A6B02"/>
    <w:rsid w:val="005B1ED4"/>
    <w:rsid w:val="005B5156"/>
    <w:rsid w:val="005C6AE1"/>
    <w:rsid w:val="005C71AC"/>
    <w:rsid w:val="005D2F2D"/>
    <w:rsid w:val="005D58CA"/>
    <w:rsid w:val="005E3580"/>
    <w:rsid w:val="005E49C2"/>
    <w:rsid w:val="005F34A4"/>
    <w:rsid w:val="005F3963"/>
    <w:rsid w:val="005F5217"/>
    <w:rsid w:val="005F7D2B"/>
    <w:rsid w:val="006124E6"/>
    <w:rsid w:val="00634114"/>
    <w:rsid w:val="00641AF0"/>
    <w:rsid w:val="00653214"/>
    <w:rsid w:val="00655025"/>
    <w:rsid w:val="00656140"/>
    <w:rsid w:val="006633AD"/>
    <w:rsid w:val="0068466F"/>
    <w:rsid w:val="0069284E"/>
    <w:rsid w:val="006934E5"/>
    <w:rsid w:val="00695B8E"/>
    <w:rsid w:val="006A0B1B"/>
    <w:rsid w:val="006A5B04"/>
    <w:rsid w:val="006B113B"/>
    <w:rsid w:val="006B52DE"/>
    <w:rsid w:val="006C0D41"/>
    <w:rsid w:val="006C2081"/>
    <w:rsid w:val="006C50E6"/>
    <w:rsid w:val="006C5330"/>
    <w:rsid w:val="006D3F7E"/>
    <w:rsid w:val="006F1CAD"/>
    <w:rsid w:val="006F382C"/>
    <w:rsid w:val="00701F22"/>
    <w:rsid w:val="00712E39"/>
    <w:rsid w:val="00714582"/>
    <w:rsid w:val="007219CD"/>
    <w:rsid w:val="007275B1"/>
    <w:rsid w:val="00735E1A"/>
    <w:rsid w:val="00740BDB"/>
    <w:rsid w:val="00743BFB"/>
    <w:rsid w:val="00745A2B"/>
    <w:rsid w:val="0076179A"/>
    <w:rsid w:val="007657EB"/>
    <w:rsid w:val="007679E4"/>
    <w:rsid w:val="00767DC4"/>
    <w:rsid w:val="00795E96"/>
    <w:rsid w:val="007A11B2"/>
    <w:rsid w:val="007A1C4E"/>
    <w:rsid w:val="007B270E"/>
    <w:rsid w:val="007B4B89"/>
    <w:rsid w:val="007B545A"/>
    <w:rsid w:val="007C33E1"/>
    <w:rsid w:val="007C3F55"/>
    <w:rsid w:val="007D4B10"/>
    <w:rsid w:val="007D543F"/>
    <w:rsid w:val="007E13E7"/>
    <w:rsid w:val="007E7DB0"/>
    <w:rsid w:val="007F2E1E"/>
    <w:rsid w:val="007F3A0D"/>
    <w:rsid w:val="007F70B2"/>
    <w:rsid w:val="00800663"/>
    <w:rsid w:val="00811049"/>
    <w:rsid w:val="0081132E"/>
    <w:rsid w:val="00820BED"/>
    <w:rsid w:val="00823CA8"/>
    <w:rsid w:val="00825538"/>
    <w:rsid w:val="00825CE3"/>
    <w:rsid w:val="00832B62"/>
    <w:rsid w:val="00834C11"/>
    <w:rsid w:val="00837155"/>
    <w:rsid w:val="00845270"/>
    <w:rsid w:val="00850435"/>
    <w:rsid w:val="00866101"/>
    <w:rsid w:val="008664D9"/>
    <w:rsid w:val="008825BD"/>
    <w:rsid w:val="008843EB"/>
    <w:rsid w:val="00892A67"/>
    <w:rsid w:val="008A6465"/>
    <w:rsid w:val="008B5BFE"/>
    <w:rsid w:val="008B7DDD"/>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6C05"/>
    <w:rsid w:val="00925E3A"/>
    <w:rsid w:val="00932BD5"/>
    <w:rsid w:val="00937AF1"/>
    <w:rsid w:val="009451FC"/>
    <w:rsid w:val="00952FBE"/>
    <w:rsid w:val="00954845"/>
    <w:rsid w:val="00955C86"/>
    <w:rsid w:val="00964429"/>
    <w:rsid w:val="00966B55"/>
    <w:rsid w:val="009676C8"/>
    <w:rsid w:val="00973231"/>
    <w:rsid w:val="00974800"/>
    <w:rsid w:val="00974995"/>
    <w:rsid w:val="0098603C"/>
    <w:rsid w:val="00986803"/>
    <w:rsid w:val="009902F2"/>
    <w:rsid w:val="009924EA"/>
    <w:rsid w:val="0099555F"/>
    <w:rsid w:val="0099718B"/>
    <w:rsid w:val="009A219F"/>
    <w:rsid w:val="009A475F"/>
    <w:rsid w:val="009A4D56"/>
    <w:rsid w:val="009A6F69"/>
    <w:rsid w:val="009B18FA"/>
    <w:rsid w:val="009B275D"/>
    <w:rsid w:val="009C2546"/>
    <w:rsid w:val="009C5745"/>
    <w:rsid w:val="009C641C"/>
    <w:rsid w:val="009D5647"/>
    <w:rsid w:val="009E25B4"/>
    <w:rsid w:val="009E450A"/>
    <w:rsid w:val="009F2B98"/>
    <w:rsid w:val="009F30DB"/>
    <w:rsid w:val="009F3436"/>
    <w:rsid w:val="00A013F5"/>
    <w:rsid w:val="00A02284"/>
    <w:rsid w:val="00A05968"/>
    <w:rsid w:val="00A10491"/>
    <w:rsid w:val="00A158BA"/>
    <w:rsid w:val="00A25BFD"/>
    <w:rsid w:val="00A30E2C"/>
    <w:rsid w:val="00A324A5"/>
    <w:rsid w:val="00A41AF0"/>
    <w:rsid w:val="00A439F9"/>
    <w:rsid w:val="00A55A47"/>
    <w:rsid w:val="00A60327"/>
    <w:rsid w:val="00A618F9"/>
    <w:rsid w:val="00A718C6"/>
    <w:rsid w:val="00A7294A"/>
    <w:rsid w:val="00A75574"/>
    <w:rsid w:val="00A81911"/>
    <w:rsid w:val="00A85B7A"/>
    <w:rsid w:val="00A91607"/>
    <w:rsid w:val="00AA1780"/>
    <w:rsid w:val="00AA5A9F"/>
    <w:rsid w:val="00AB7D1E"/>
    <w:rsid w:val="00AC0B60"/>
    <w:rsid w:val="00AC36DC"/>
    <w:rsid w:val="00AC6A7C"/>
    <w:rsid w:val="00AD2DD2"/>
    <w:rsid w:val="00AD5015"/>
    <w:rsid w:val="00AD6DC1"/>
    <w:rsid w:val="00AD73AD"/>
    <w:rsid w:val="00AE0BE7"/>
    <w:rsid w:val="00AF592D"/>
    <w:rsid w:val="00AF59A5"/>
    <w:rsid w:val="00AF69F6"/>
    <w:rsid w:val="00B005E9"/>
    <w:rsid w:val="00B00A93"/>
    <w:rsid w:val="00B00C64"/>
    <w:rsid w:val="00B118B2"/>
    <w:rsid w:val="00B14C27"/>
    <w:rsid w:val="00B234B5"/>
    <w:rsid w:val="00B27621"/>
    <w:rsid w:val="00B30B0E"/>
    <w:rsid w:val="00B40A5E"/>
    <w:rsid w:val="00B4101F"/>
    <w:rsid w:val="00B413EA"/>
    <w:rsid w:val="00B526C6"/>
    <w:rsid w:val="00B53DC7"/>
    <w:rsid w:val="00B63936"/>
    <w:rsid w:val="00B63972"/>
    <w:rsid w:val="00B65BA0"/>
    <w:rsid w:val="00B67BA7"/>
    <w:rsid w:val="00B70782"/>
    <w:rsid w:val="00B70942"/>
    <w:rsid w:val="00B75103"/>
    <w:rsid w:val="00B760B4"/>
    <w:rsid w:val="00B847E1"/>
    <w:rsid w:val="00B90CA4"/>
    <w:rsid w:val="00B91584"/>
    <w:rsid w:val="00B9471C"/>
    <w:rsid w:val="00B97883"/>
    <w:rsid w:val="00BA1040"/>
    <w:rsid w:val="00BA146E"/>
    <w:rsid w:val="00BA1E93"/>
    <w:rsid w:val="00BA59D8"/>
    <w:rsid w:val="00BA5FF2"/>
    <w:rsid w:val="00BB1084"/>
    <w:rsid w:val="00BB1272"/>
    <w:rsid w:val="00BC63AD"/>
    <w:rsid w:val="00BD309C"/>
    <w:rsid w:val="00BD7C9C"/>
    <w:rsid w:val="00BE0943"/>
    <w:rsid w:val="00BE2E70"/>
    <w:rsid w:val="00BE5840"/>
    <w:rsid w:val="00BE5955"/>
    <w:rsid w:val="00BE7C5B"/>
    <w:rsid w:val="00C02149"/>
    <w:rsid w:val="00C02B6F"/>
    <w:rsid w:val="00C06A29"/>
    <w:rsid w:val="00C13FDC"/>
    <w:rsid w:val="00C178DF"/>
    <w:rsid w:val="00C218EE"/>
    <w:rsid w:val="00C25541"/>
    <w:rsid w:val="00C32ED3"/>
    <w:rsid w:val="00C32ED8"/>
    <w:rsid w:val="00C33692"/>
    <w:rsid w:val="00C33AE4"/>
    <w:rsid w:val="00C42C79"/>
    <w:rsid w:val="00C4447B"/>
    <w:rsid w:val="00C5210A"/>
    <w:rsid w:val="00C560BF"/>
    <w:rsid w:val="00C623C8"/>
    <w:rsid w:val="00C63326"/>
    <w:rsid w:val="00C66CFD"/>
    <w:rsid w:val="00C7097B"/>
    <w:rsid w:val="00C77FA7"/>
    <w:rsid w:val="00C9108E"/>
    <w:rsid w:val="00CA0A99"/>
    <w:rsid w:val="00CA1D76"/>
    <w:rsid w:val="00CA219C"/>
    <w:rsid w:val="00CB4D6E"/>
    <w:rsid w:val="00CB62F6"/>
    <w:rsid w:val="00CC732F"/>
    <w:rsid w:val="00CC76D9"/>
    <w:rsid w:val="00CD5313"/>
    <w:rsid w:val="00CE1DCB"/>
    <w:rsid w:val="00CE3E2E"/>
    <w:rsid w:val="00CE5E8D"/>
    <w:rsid w:val="00CF1E9B"/>
    <w:rsid w:val="00CF318B"/>
    <w:rsid w:val="00CF4741"/>
    <w:rsid w:val="00CF5E5A"/>
    <w:rsid w:val="00D00531"/>
    <w:rsid w:val="00D117B9"/>
    <w:rsid w:val="00D216D2"/>
    <w:rsid w:val="00D24809"/>
    <w:rsid w:val="00D24DC4"/>
    <w:rsid w:val="00D25279"/>
    <w:rsid w:val="00D27415"/>
    <w:rsid w:val="00D322AB"/>
    <w:rsid w:val="00D349E0"/>
    <w:rsid w:val="00D435B3"/>
    <w:rsid w:val="00D43FFB"/>
    <w:rsid w:val="00D44C4B"/>
    <w:rsid w:val="00D5045D"/>
    <w:rsid w:val="00D56CDF"/>
    <w:rsid w:val="00D57ED3"/>
    <w:rsid w:val="00D60B22"/>
    <w:rsid w:val="00D64CF4"/>
    <w:rsid w:val="00D7364D"/>
    <w:rsid w:val="00D75325"/>
    <w:rsid w:val="00D7717E"/>
    <w:rsid w:val="00D84BCB"/>
    <w:rsid w:val="00D85077"/>
    <w:rsid w:val="00D92672"/>
    <w:rsid w:val="00D92A88"/>
    <w:rsid w:val="00D93D57"/>
    <w:rsid w:val="00D95042"/>
    <w:rsid w:val="00DA0FD4"/>
    <w:rsid w:val="00DC1680"/>
    <w:rsid w:val="00DD1467"/>
    <w:rsid w:val="00DD3D22"/>
    <w:rsid w:val="00DD57C4"/>
    <w:rsid w:val="00DE01DF"/>
    <w:rsid w:val="00DE4084"/>
    <w:rsid w:val="00DE7474"/>
    <w:rsid w:val="00E02999"/>
    <w:rsid w:val="00E060CF"/>
    <w:rsid w:val="00E23836"/>
    <w:rsid w:val="00E26048"/>
    <w:rsid w:val="00E26B9F"/>
    <w:rsid w:val="00E27AF3"/>
    <w:rsid w:val="00E30348"/>
    <w:rsid w:val="00E42125"/>
    <w:rsid w:val="00E42E99"/>
    <w:rsid w:val="00E63B39"/>
    <w:rsid w:val="00E7661E"/>
    <w:rsid w:val="00E82296"/>
    <w:rsid w:val="00E827DA"/>
    <w:rsid w:val="00E83E6D"/>
    <w:rsid w:val="00E85B65"/>
    <w:rsid w:val="00E873BD"/>
    <w:rsid w:val="00E90094"/>
    <w:rsid w:val="00EA4788"/>
    <w:rsid w:val="00EB23EC"/>
    <w:rsid w:val="00EB577D"/>
    <w:rsid w:val="00EB7434"/>
    <w:rsid w:val="00EB7CA2"/>
    <w:rsid w:val="00EC144A"/>
    <w:rsid w:val="00EC1604"/>
    <w:rsid w:val="00ED0111"/>
    <w:rsid w:val="00ED04AA"/>
    <w:rsid w:val="00ED3EB5"/>
    <w:rsid w:val="00EE34B8"/>
    <w:rsid w:val="00EE3B93"/>
    <w:rsid w:val="00EF0DEC"/>
    <w:rsid w:val="00EF1DD4"/>
    <w:rsid w:val="00EF79ED"/>
    <w:rsid w:val="00F01B41"/>
    <w:rsid w:val="00F02233"/>
    <w:rsid w:val="00F04E4E"/>
    <w:rsid w:val="00F1123A"/>
    <w:rsid w:val="00F147B2"/>
    <w:rsid w:val="00F16780"/>
    <w:rsid w:val="00F16BE0"/>
    <w:rsid w:val="00F175D4"/>
    <w:rsid w:val="00F17F8A"/>
    <w:rsid w:val="00F22901"/>
    <w:rsid w:val="00F30BFD"/>
    <w:rsid w:val="00F34689"/>
    <w:rsid w:val="00F40035"/>
    <w:rsid w:val="00F40CDE"/>
    <w:rsid w:val="00F421C3"/>
    <w:rsid w:val="00F43484"/>
    <w:rsid w:val="00F458B3"/>
    <w:rsid w:val="00F50811"/>
    <w:rsid w:val="00F636D9"/>
    <w:rsid w:val="00F73C36"/>
    <w:rsid w:val="00F73CE1"/>
    <w:rsid w:val="00F9750B"/>
    <w:rsid w:val="00FA166B"/>
    <w:rsid w:val="00FA5FA5"/>
    <w:rsid w:val="00FA7FB1"/>
    <w:rsid w:val="00FB162A"/>
    <w:rsid w:val="00FB3A54"/>
    <w:rsid w:val="00FB6151"/>
    <w:rsid w:val="00FB6FD9"/>
    <w:rsid w:val="00FC0D6A"/>
    <w:rsid w:val="00FC1D7D"/>
    <w:rsid w:val="00FC3E09"/>
    <w:rsid w:val="00FD080D"/>
    <w:rsid w:val="00FD2F75"/>
    <w:rsid w:val="00FD7C6D"/>
    <w:rsid w:val="00FE2A6D"/>
    <w:rsid w:val="00FE5FE6"/>
    <w:rsid w:val="00FF3287"/>
    <w:rsid w:val="00FF359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s://coast.noaa.gov/floodexposure/" TargetMode="External"/><Relationship Id="rId14" Type="http://schemas.openxmlformats.org/officeDocument/2006/relationships/hyperlink" Target="http://ec.europa.eu/eurostat/data/database)"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74570D4-17C4-7D40-B546-C2C9165C4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9</Pages>
  <Words>33398</Words>
  <Characters>190372</Characters>
  <Application>Microsoft Macintosh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23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0</cp:revision>
  <cp:lastPrinted>2017-08-10T08:31:00Z</cp:lastPrinted>
  <dcterms:created xsi:type="dcterms:W3CDTF">2017-08-16T15:45:00Z</dcterms:created>
  <dcterms:modified xsi:type="dcterms:W3CDTF">2017-08-1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